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37A8" w:rsidRDefault="00A337A8">
      <w:pPr>
        <w:spacing w:before="6" w:after="0" w:line="90" w:lineRule="exact"/>
        <w:rPr>
          <w:sz w:val="9"/>
          <w:szCs w:val="9"/>
        </w:rPr>
      </w:pPr>
    </w:p>
    <w:tbl>
      <w:tblPr>
        <w:tblW w:w="10604" w:type="dxa"/>
        <w:tblInd w:w="105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519"/>
        <w:gridCol w:w="19"/>
        <w:gridCol w:w="45"/>
        <w:gridCol w:w="72"/>
        <w:gridCol w:w="19"/>
        <w:gridCol w:w="116"/>
        <w:gridCol w:w="22"/>
        <w:gridCol w:w="1332"/>
        <w:gridCol w:w="409"/>
        <w:gridCol w:w="18"/>
        <w:gridCol w:w="32"/>
        <w:gridCol w:w="9"/>
        <w:gridCol w:w="22"/>
        <w:gridCol w:w="16"/>
        <w:gridCol w:w="7"/>
        <w:gridCol w:w="25"/>
        <w:gridCol w:w="19"/>
        <w:gridCol w:w="16"/>
        <w:gridCol w:w="22"/>
        <w:gridCol w:w="14"/>
        <w:gridCol w:w="14"/>
        <w:gridCol w:w="17"/>
        <w:gridCol w:w="29"/>
        <w:gridCol w:w="1631"/>
        <w:gridCol w:w="63"/>
        <w:gridCol w:w="12"/>
        <w:gridCol w:w="473"/>
        <w:gridCol w:w="1029"/>
        <w:gridCol w:w="393"/>
        <w:gridCol w:w="36"/>
        <w:gridCol w:w="35"/>
        <w:gridCol w:w="1582"/>
        <w:gridCol w:w="9"/>
        <w:gridCol w:w="280"/>
        <w:gridCol w:w="166"/>
        <w:gridCol w:w="1072"/>
        <w:gridCol w:w="10"/>
      </w:tblGrid>
      <w:tr w:rsidR="00D610FE" w:rsidRPr="00224C8F" w:rsidTr="00720939">
        <w:trPr>
          <w:trHeight w:hRule="exact" w:val="465"/>
        </w:trPr>
        <w:tc>
          <w:tcPr>
            <w:tcW w:w="10602" w:type="dxa"/>
            <w:gridSpan w:val="37"/>
            <w:tcBorders>
              <w:bottom w:val="single" w:sz="4" w:space="0" w:color="auto"/>
            </w:tcBorders>
            <w:shd w:val="clear" w:color="auto" w:fill="auto"/>
          </w:tcPr>
          <w:p w:rsidR="00A337A8" w:rsidRPr="00224C8F" w:rsidRDefault="00BC7329">
            <w:pPr>
              <w:spacing w:before="61" w:after="0" w:line="240" w:lineRule="auto"/>
              <w:ind w:left="97" w:right="-20"/>
              <w:rPr>
                <w:rFonts w:ascii="Times New Roman" w:eastAsia="Times New Roman" w:hAnsi="Times New Roman" w:cs="Times New Roman"/>
                <w:b/>
                <w:sz w:val="28"/>
                <w:szCs w:val="28"/>
              </w:rPr>
            </w:pP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S1</w:t>
            </w:r>
            <w:r w:rsidR="0094521D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 xml:space="preserve"> Table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 xml:space="preserve">.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List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5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o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f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2"/>
                <w:sz w:val="28"/>
                <w:szCs w:val="28"/>
              </w:rPr>
              <w:t xml:space="preserve"> </w:t>
            </w:r>
            <w:r w:rsidR="002058B1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27</w:t>
            </w:r>
            <w:r w:rsidR="00CC2374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0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4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u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pregu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l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a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t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ed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14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CP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2"/>
                <w:sz w:val="28"/>
                <w:szCs w:val="28"/>
              </w:rPr>
              <w:t>D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-depen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d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ent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19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genes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7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6 h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2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a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f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ter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7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U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VB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-6"/>
                <w:sz w:val="28"/>
                <w:szCs w:val="28"/>
              </w:rPr>
              <w:t xml:space="preserve"> 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exp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o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s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u</w:t>
            </w:r>
            <w:r w:rsidR="00346608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re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.</w:t>
            </w:r>
          </w:p>
        </w:tc>
      </w:tr>
      <w:tr w:rsidR="00A337A8" w:rsidTr="00720939">
        <w:trPr>
          <w:gridAfter w:val="1"/>
          <w:wAfter w:w="10" w:type="dxa"/>
          <w:trHeight w:val="834"/>
        </w:trPr>
        <w:tc>
          <w:tcPr>
            <w:tcW w:w="1674" w:type="dxa"/>
            <w:gridSpan w:val="5"/>
            <w:tcBorders>
              <w:top w:val="nil"/>
              <w:bottom w:val="single" w:sz="4" w:space="0" w:color="auto"/>
              <w:right w:val="nil"/>
            </w:tcBorders>
          </w:tcPr>
          <w:p w:rsidR="00A337A8" w:rsidRDefault="00346608" w:rsidP="00294A3C">
            <w:pPr>
              <w:spacing w:before="120" w:after="0" w:line="240" w:lineRule="auto"/>
              <w:ind w:left="97" w:right="-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ccession</w:t>
            </w:r>
            <w:r w:rsidR="00294A3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b/>
                <w:bCs/>
                <w:spacing w:val="-1"/>
                <w:sz w:val="24"/>
                <w:szCs w:val="24"/>
              </w:rPr>
              <w:t>u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ber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337A8" w:rsidRDefault="00346608" w:rsidP="00294A3C">
            <w:pPr>
              <w:spacing w:before="120" w:after="0" w:line="240" w:lineRule="auto"/>
              <w:ind w:left="246" w:right="43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 symbol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337A8" w:rsidRDefault="00346608" w:rsidP="00294A3C">
            <w:pPr>
              <w:spacing w:before="120" w:after="0" w:line="240" w:lineRule="auto"/>
              <w:ind w:left="921" w:right="74" w:hanging="61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U</w:t>
            </w:r>
            <w:r>
              <w:rPr>
                <w:rFonts w:ascii="Times New Roman" w:eastAsia="Times New Roman" w:hAnsi="Times New Roman" w:cs="Times New Roman"/>
                <w:b/>
                <w:bCs/>
                <w:spacing w:val="-1"/>
                <w:sz w:val="24"/>
                <w:szCs w:val="24"/>
              </w:rPr>
              <w:t>V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 vs. no</w:t>
            </w:r>
            <w:r>
              <w:rPr>
                <w:rFonts w:ascii="Times New Roman" w:eastAsia="Times New Roman" w:hAnsi="Times New Roman" w:cs="Times New Roman"/>
                <w:b/>
                <w:bCs/>
                <w:spacing w:val="1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-irradiat</w:t>
            </w:r>
            <w:r>
              <w:rPr>
                <w:rFonts w:ascii="Times New Roman" w:eastAsia="Times New Roman" w:hAnsi="Times New Roman" w:cs="Times New Roman"/>
                <w:b/>
                <w:bCs/>
                <w:spacing w:val="-1"/>
                <w:sz w:val="24"/>
                <w:szCs w:val="24"/>
              </w:rPr>
              <w:t>e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 fo</w:t>
            </w:r>
            <w:r>
              <w:rPr>
                <w:rFonts w:ascii="Times New Roman" w:eastAsia="Times New Roman" w:hAnsi="Times New Roman" w:cs="Times New Roman"/>
                <w:b/>
                <w:bCs/>
                <w:spacing w:val="1"/>
                <w:sz w:val="24"/>
                <w:szCs w:val="24"/>
              </w:rPr>
              <w:t>l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 change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337A8" w:rsidRDefault="00346608" w:rsidP="00294A3C">
            <w:pPr>
              <w:spacing w:before="240" w:after="0" w:line="240" w:lineRule="auto"/>
              <w:ind w:left="141" w:right="-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/>
                <w:sz w:val="24"/>
                <w:szCs w:val="24"/>
              </w:rPr>
              <w:t xml:space="preserve">p 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337A8" w:rsidRPr="003C6DCA" w:rsidRDefault="00A700BD" w:rsidP="00294A3C">
            <w:pPr>
              <w:spacing w:before="1" w:after="0" w:line="276" w:lineRule="exact"/>
              <w:ind w:left="107" w:right="-48" w:hanging="2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u w:val="thick" w:color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</w:t>
            </w:r>
            <w:r w:rsidR="00B1566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tive photolyase</w:t>
            </w:r>
            <w:r w:rsidR="00346608" w:rsidRPr="003C6DC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 vs. </w:t>
            </w:r>
            <w:r w:rsidR="00B1566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active photolyase</w:t>
            </w:r>
            <w:r w:rsidR="00294A3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346608" w:rsidRPr="003C6DC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o</w:t>
            </w:r>
            <w:r w:rsidR="00346608" w:rsidRPr="003C6DCA">
              <w:rPr>
                <w:rFonts w:ascii="Times New Roman" w:eastAsia="Times New Roman" w:hAnsi="Times New Roman" w:cs="Times New Roman"/>
                <w:b/>
                <w:bCs/>
                <w:spacing w:val="1"/>
                <w:sz w:val="24"/>
                <w:szCs w:val="24"/>
              </w:rPr>
              <w:t>l</w:t>
            </w:r>
            <w:r w:rsidR="003C6DCA" w:rsidRPr="003C6DC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 change</w:t>
            </w:r>
            <w:r w:rsidR="0077680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77680D">
              <w:rPr>
                <w:rFonts w:ascii="Times New Roman" w:eastAsia="Times New Roman" w:hAnsi="Times New Roman" w:cs="Times New Roman"/>
                <w:sz w:val="24"/>
                <w:szCs w:val="24"/>
              </w:rPr>
              <w:sym w:font="Wingdings" w:char="F0AC"/>
            </w:r>
          </w:p>
        </w:tc>
        <w:tc>
          <w:tcPr>
            <w:tcW w:w="1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single" w:sz="4" w:space="0" w:color="auto"/>
            </w:tcBorders>
          </w:tcPr>
          <w:p w:rsidR="00A337A8" w:rsidRDefault="00346608" w:rsidP="00294A3C">
            <w:pPr>
              <w:spacing w:before="240" w:after="0" w:line="240" w:lineRule="auto"/>
              <w:ind w:left="167" w:right="-2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/>
                <w:sz w:val="24"/>
                <w:szCs w:val="24"/>
              </w:rPr>
              <w:t xml:space="preserve">p 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</w:tr>
      <w:tr w:rsidR="006149BA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</w:tcPr>
          <w:p w:rsidR="006149BA" w:rsidRDefault="006149BA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24</w:t>
            </w:r>
          </w:p>
        </w:tc>
        <w:tc>
          <w:tcPr>
            <w:tcW w:w="147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6149BA" w:rsidRDefault="006149BA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2848" w:type="dxa"/>
            <w:gridSpan w:val="19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6149BA" w:rsidRDefault="006149BA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.01</w:t>
            </w:r>
          </w:p>
        </w:tc>
        <w:tc>
          <w:tcPr>
            <w:tcW w:w="10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6149BA" w:rsidRDefault="006149BA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.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6149BA" w:rsidRDefault="006149BA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6149BA" w:rsidRDefault="006149BA"/>
        </w:tc>
        <w:tc>
          <w:tcPr>
            <w:tcW w:w="1072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</w:tcPr>
          <w:p w:rsidR="006149BA" w:rsidRDefault="006149BA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.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804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DO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65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LDOC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3039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1726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3016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34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251" w:right="105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041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POE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673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5A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738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L4A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3376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RDC4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9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TF3 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  <w:r>
              <w:rPr>
                <w:rFonts w:ascii="Times New Roman" w:eastAsia="Times New Roman" w:hAnsi="Times New Roman" w:cs="Times New Roman"/>
                <w:color w:val="FF0000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B00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388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6E631B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0653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P6V1E2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0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6E631B" w:rsidRDefault="00F9267C" w:rsidP="006E631B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0605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3GA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342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931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6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J)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6E631B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274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EST4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3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6E631B" w:rsidRDefault="00F9267C" w:rsidP="006E631B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731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TG1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763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BTG2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B20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TN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0694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0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0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1450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1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973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2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7435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2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4891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4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563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6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0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9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6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02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66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233</w:t>
            </w:r>
          </w:p>
        </w:tc>
        <w:tc>
          <w:tcPr>
            <w:tcW w:w="147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7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2848" w:type="dxa"/>
            <w:gridSpan w:val="1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01" w:right="110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02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3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2335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93" w:right="83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6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A337A8"/>
        </w:tc>
        <w:tc>
          <w:tcPr>
            <w:tcW w:w="1072" w:type="dxa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6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2</w:t>
            </w:r>
          </w:p>
        </w:tc>
        <w:tc>
          <w:tcPr>
            <w:tcW w:w="2129" w:type="dxa"/>
            <w:gridSpan w:val="18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7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660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2006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895</w:t>
            </w:r>
          </w:p>
        </w:tc>
        <w:tc>
          <w:tcPr>
            <w:tcW w:w="2129" w:type="dxa"/>
            <w:gridSpan w:val="1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7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66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2006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6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8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388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7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4896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2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1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20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6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793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22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0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4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89" w:right="58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9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6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6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6E631B" w:rsidRDefault="003C6DF6" w:rsidP="006E631B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092392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6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3C6DF6" w:rsidP="006E631B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3C6DF6" w:rsidP="006E631B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  <w:r w:rsidR="006E631B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6E631B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6E631B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6E631B" w:rsidRDefault="00F9267C" w:rsidP="006E631B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267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6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111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7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597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7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7964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7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606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8G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9607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8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428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9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3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937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9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998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9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018956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9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3C6DF6" w:rsidP="006E631B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3C6DF6" w:rsidP="006E631B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  <w:r w:rsidR="006E631B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6E631B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6E631B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6E631B" w:rsidRDefault="00F9267C" w:rsidP="006E631B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189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A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110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691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71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422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71L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7310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74B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238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NE1 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000076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246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KN1C</w:t>
            </w:r>
            <w:r w:rsidR="000A5C52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 w:rsidR="000A5C52"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3C6DF6" w:rsidP="006E631B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3C6DF6" w:rsidP="006E631B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  <w:r w:rsidR="006E631B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6E631B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6E631B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631B" w:rsidRDefault="006E631B" w:rsidP="006E631B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6E631B" w:rsidRDefault="00F9267C" w:rsidP="006E631B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086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4063F8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78487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F9267C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F9267C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-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F9267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F9267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346608">
              <w:rPr>
                <w:rFonts w:ascii="Times New Roman" w:eastAsia="Times New Roman" w:hAnsi="Times New Roman" w:cs="Times New Roman"/>
                <w:sz w:val="20"/>
                <w:szCs w:val="20"/>
              </w:rPr>
              <w:t>0E</w:t>
            </w:r>
            <w:r w:rsidR="00346608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46608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364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 xml:space="preserve">A 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94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B 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928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FD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0</w:t>
            </w:r>
          </w:p>
        </w:tc>
        <w:tc>
          <w:tcPr>
            <w:tcW w:w="2129" w:type="dxa"/>
            <w:gridSpan w:val="1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GG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1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6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7</w:t>
            </w:r>
          </w:p>
        </w:tc>
        <w:tc>
          <w:tcPr>
            <w:tcW w:w="2129" w:type="dxa"/>
            <w:gridSpan w:val="18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7</w:t>
            </w:r>
          </w:p>
        </w:tc>
        <w:tc>
          <w:tcPr>
            <w:tcW w:w="1660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1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2006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423</w:t>
            </w:r>
          </w:p>
        </w:tc>
        <w:tc>
          <w:tcPr>
            <w:tcW w:w="1949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I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</w:p>
        </w:tc>
        <w:tc>
          <w:tcPr>
            <w:tcW w:w="1705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2006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079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IT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993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LK2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493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LN5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2450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7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4576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Q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A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7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5209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RYBA2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541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396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TSK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478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UL5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947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YCS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20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475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308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53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405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DLX2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328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NAJ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F3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1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2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_001955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DN1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964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GR1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965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GR4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696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L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165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LL3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F2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4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LP2P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121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POR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461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RN1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641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S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57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B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05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B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3603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4A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633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A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175</w:t>
            </w:r>
          </w:p>
        </w:tc>
        <w:tc>
          <w:tcPr>
            <w:tcW w:w="1949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A</w:t>
            </w:r>
          </w:p>
        </w:tc>
        <w:tc>
          <w:tcPr>
            <w:tcW w:w="1705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2006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201400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32916</w:t>
            </w:r>
          </w:p>
        </w:tc>
        <w:tc>
          <w:tcPr>
            <w:tcW w:w="1949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6B2</w:t>
            </w:r>
          </w:p>
        </w:tc>
        <w:tc>
          <w:tcPr>
            <w:tcW w:w="1705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678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82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11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A7</w:t>
            </w:r>
          </w:p>
        </w:tc>
        <w:tc>
          <w:tcPr>
            <w:tcW w:w="1743" w:type="dxa"/>
            <w:gridSpan w:val="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2006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301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9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429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GF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772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LJ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3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_005252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OS</w:t>
            </w:r>
            <w:r w:rsidR="000A5C52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r w:rsidR="000A5C52"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  <w:r w:rsidR="000A5C52">
              <w:rPr>
                <w:rFonts w:ascii="Times New Roman" w:eastAsia="Times New Roman" w:hAnsi="Times New Roman" w:cs="Times New Roman"/>
                <w:color w:val="FF0000"/>
                <w:spacing w:val="-1"/>
                <w:sz w:val="20"/>
                <w:szCs w:val="20"/>
              </w:rPr>
              <w:t xml:space="preserve"> </w:t>
            </w:r>
            <w:r w:rsidR="000A5C52"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732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OSB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453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OXC1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Y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211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PGS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860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S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507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ZD7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4618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P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990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675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D45B 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523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CC1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3448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LIDR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071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825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1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6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ER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272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B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098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U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482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ZF1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75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P5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460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EXIM1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729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X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69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C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34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Z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_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5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S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897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OXC9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979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312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Y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166</w:t>
            </w:r>
          </w:p>
        </w:tc>
        <w:tc>
          <w:tcPr>
            <w:tcW w:w="1911" w:type="dxa"/>
            <w:gridSpan w:val="11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ID2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743" w:type="dxa"/>
            <w:gridSpan w:val="7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2006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7</w:t>
            </w:r>
          </w:p>
        </w:tc>
        <w:tc>
          <w:tcPr>
            <w:tcW w:w="1911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ER2</w:t>
            </w:r>
          </w:p>
        </w:tc>
        <w:tc>
          <w:tcPr>
            <w:tcW w:w="1743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00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3434</w:t>
            </w:r>
          </w:p>
        </w:tc>
        <w:tc>
          <w:tcPr>
            <w:tcW w:w="1977" w:type="dxa"/>
            <w:gridSpan w:val="15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ER5L</w:t>
            </w:r>
          </w:p>
        </w:tc>
        <w:tc>
          <w:tcPr>
            <w:tcW w:w="1677" w:type="dxa"/>
            <w:gridSpan w:val="3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2006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0</w:t>
            </w:r>
          </w:p>
        </w:tc>
        <w:tc>
          <w:tcPr>
            <w:tcW w:w="1977" w:type="dxa"/>
            <w:gridSpan w:val="1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1</w:t>
            </w:r>
          </w:p>
        </w:tc>
        <w:tc>
          <w:tcPr>
            <w:tcW w:w="1677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2006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12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L1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972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RF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0403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R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F7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866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JMJD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1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228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JUN 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  <w:r>
              <w:rPr>
                <w:rFonts w:ascii="Times New Roman" w:eastAsia="Times New Roman" w:hAnsi="Times New Roman" w:cs="Times New Roman"/>
                <w:color w:val="FF0000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22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JU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47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A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1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0720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CNJ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HC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21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Q1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4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7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52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5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23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LF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297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EAP2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6622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I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_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8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I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450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OC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11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0123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OC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61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662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OC6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56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90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OC6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19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2334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OC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94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DD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66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4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527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K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37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B1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1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060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S1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43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F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360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R5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G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9054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2</w:t>
            </w:r>
          </w:p>
        </w:tc>
        <w:tc>
          <w:tcPr>
            <w:tcW w:w="1677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2006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74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7" w:type="dxa"/>
            <w:gridSpan w:val="15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L50</w:t>
            </w:r>
          </w:p>
        </w:tc>
        <w:tc>
          <w:tcPr>
            <w:tcW w:w="1677" w:type="dxa"/>
            <w:gridSpan w:val="3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4" w:right="5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2006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998</w:t>
            </w:r>
          </w:p>
        </w:tc>
        <w:tc>
          <w:tcPr>
            <w:tcW w:w="1977" w:type="dxa"/>
            <w:gridSpan w:val="1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ST1</w:t>
            </w:r>
          </w:p>
        </w:tc>
        <w:tc>
          <w:tcPr>
            <w:tcW w:w="1740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94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_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STP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44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SX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50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262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YLIP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946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S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2368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CB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16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DU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F4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384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3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06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8443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L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87" w:right="569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9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U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75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X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623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G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6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V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061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7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QR6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268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028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CY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L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3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FK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59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G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350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A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11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DA2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87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M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2281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LA2G2F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127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MAIP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13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2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4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A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02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AP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B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664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CS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14068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SORS1C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158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963</w:t>
            </w:r>
          </w:p>
        </w:tc>
        <w:tc>
          <w:tcPr>
            <w:tcW w:w="1977" w:type="dxa"/>
            <w:gridSpan w:val="1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T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  <w:r>
              <w:rPr>
                <w:rFonts w:ascii="Times New Roman" w:eastAsia="Times New Roman" w:hAnsi="Times New Roman" w:cs="Times New Roman"/>
                <w:color w:val="FF0000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J)</w:t>
            </w:r>
          </w:p>
        </w:tc>
        <w:tc>
          <w:tcPr>
            <w:tcW w:w="1740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94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F9267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16084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SD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17805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SIP1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01007279</w:t>
            </w:r>
          </w:p>
        </w:tc>
        <w:tc>
          <w:tcPr>
            <w:tcW w:w="1977" w:type="dxa"/>
            <w:gridSpan w:val="1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SL10A</w:t>
            </w:r>
          </w:p>
        </w:tc>
        <w:tc>
          <w:tcPr>
            <w:tcW w:w="174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37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6827</w:t>
            </w:r>
          </w:p>
        </w:tc>
        <w:tc>
          <w:tcPr>
            <w:tcW w:w="1813" w:type="dxa"/>
            <w:gridSpan w:val="5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A</w:t>
            </w:r>
          </w:p>
        </w:tc>
        <w:tc>
          <w:tcPr>
            <w:tcW w:w="1904" w:type="dxa"/>
            <w:gridSpan w:val="14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943" w:type="dxa"/>
            <w:gridSpan w:val="5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3393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DN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28</w:t>
            </w:r>
          </w:p>
        </w:tc>
        <w:tc>
          <w:tcPr>
            <w:tcW w:w="181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GS16</w:t>
            </w:r>
          </w:p>
        </w:tc>
        <w:tc>
          <w:tcPr>
            <w:tcW w:w="1904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94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23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GS2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393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48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P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56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P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A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60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P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659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S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317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60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870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70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558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CA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490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B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145204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NP8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846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RF2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376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R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67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L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A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985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N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068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N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993638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Wingdings" w:eastAsia="Wingdings" w:hAnsi="Wingdings" w:cs="Wingdings"/>
                <w:color w:val="FF0000"/>
                <w:sz w:val="20"/>
                <w:szCs w:val="20"/>
              </w:rPr>
              <w:t>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_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N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F1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0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N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724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NX5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569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45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O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_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0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7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192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312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47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HA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1435</w:t>
            </w:r>
          </w:p>
        </w:tc>
        <w:tc>
          <w:tcPr>
            <w:tcW w:w="181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HAP2</w:t>
            </w:r>
          </w:p>
        </w:tc>
        <w:tc>
          <w:tcPr>
            <w:tcW w:w="1904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94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36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U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D1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273</w:t>
            </w:r>
          </w:p>
        </w:tc>
        <w:tc>
          <w:tcPr>
            <w:tcW w:w="181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7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04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9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594</w:t>
            </w:r>
          </w:p>
        </w:tc>
        <w:tc>
          <w:tcPr>
            <w:tcW w:w="2027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A7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94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478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342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1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0577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177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4638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4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3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80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341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88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98" w:right="569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749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OB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38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025195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</w:t>
            </w:r>
            <w:r w:rsidR="007812AE">
              <w:rPr>
                <w:rFonts w:ascii="Times New Roman" w:eastAsia="Times New Roman" w:hAnsi="Times New Roman" w:cs="Times New Roman"/>
                <w:sz w:val="20"/>
                <w:szCs w:val="20"/>
              </w:rPr>
              <w:t>IB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7812AE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7812AE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566F3">
              <w:rPr>
                <w:rFonts w:ascii="Times New Roman" w:eastAsia="Times New Roman" w:hAnsi="Times New Roman" w:cs="Times New Roman"/>
                <w:sz w:val="20"/>
                <w:szCs w:val="20"/>
              </w:rPr>
              <w:t>213590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</w:t>
            </w:r>
            <w:r w:rsidR="008566F3">
              <w:rPr>
                <w:rFonts w:ascii="Times New Roman" w:eastAsia="Times New Roman" w:hAnsi="Times New Roman" w:cs="Times New Roman"/>
                <w:sz w:val="20"/>
                <w:szCs w:val="20"/>
              </w:rPr>
              <w:t>IM1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8566F3" w:rsidP="00B01B5C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8566F3" w:rsidP="00B01B5C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566F3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017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IM4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69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UB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53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CN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566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V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718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V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482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566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Y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590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A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50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B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830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B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626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B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9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089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630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KS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KS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265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MY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773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256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417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264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288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296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43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30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F5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0</w:t>
            </w:r>
          </w:p>
        </w:tc>
        <w:tc>
          <w:tcPr>
            <w:tcW w:w="2027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397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943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1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69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419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425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8" w:right="61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943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56" w:right="55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9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BA7F7B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noProof/>
                <w:lang w:val="hu-HU" w:eastAsia="hu-HU"/>
              </w:rPr>
              <mc:AlternateContent>
                <mc:Choice Requires="wpg">
                  <w:drawing>
                    <wp:anchor distT="0" distB="0" distL="114300" distR="114300" simplePos="0" relativeHeight="503293010" behindDoc="1" locked="0" layoutInCell="1" allowOverlap="1" wp14:anchorId="1FE92EB5" wp14:editId="4FB1A481">
                      <wp:simplePos x="0" y="0"/>
                      <wp:positionH relativeFrom="page">
                        <wp:posOffset>416560</wp:posOffset>
                      </wp:positionH>
                      <wp:positionV relativeFrom="page">
                        <wp:posOffset>2037715</wp:posOffset>
                      </wp:positionV>
                      <wp:extent cx="74930" cy="276860"/>
                      <wp:effectExtent l="0" t="0" r="0" b="0"/>
                      <wp:wrapNone/>
                      <wp:docPr id="5" name="Group 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74930" cy="276860"/>
                                <a:chOff x="656" y="3209"/>
                                <a:chExt cx="118" cy="436"/>
                              </a:xfrm>
                            </wpg:grpSpPr>
                            <wpg:grpSp>
                              <wpg:cNvPr id="6" name="Group 14"/>
                              <wpg:cNvGrpSpPr>
                                <a:grpSpLocks/>
                              </wpg:cNvGrpSpPr>
                              <wpg:grpSpPr bwMode="auto">
                                <a:xfrm>
                                  <a:off x="666" y="3219"/>
                                  <a:ext cx="98" cy="74"/>
                                  <a:chOff x="666" y="3219"/>
                                  <a:chExt cx="98" cy="74"/>
                                </a:xfrm>
                              </wpg:grpSpPr>
                              <wps:wsp>
                                <wps:cNvPr id="7" name="Freeform 15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666" y="3219"/>
                                    <a:ext cx="98" cy="74"/>
                                  </a:xfrm>
                                  <a:custGeom>
                                    <a:avLst/>
                                    <a:gdLst>
                                      <a:gd name="T0" fmla="+- 0 666 666"/>
                                      <a:gd name="T1" fmla="*/ T0 w 98"/>
                                      <a:gd name="T2" fmla="+- 0 3293 3219"/>
                                      <a:gd name="T3" fmla="*/ 3293 h 74"/>
                                      <a:gd name="T4" fmla="+- 0 764 666"/>
                                      <a:gd name="T5" fmla="*/ T4 w 98"/>
                                      <a:gd name="T6" fmla="+- 0 3293 3219"/>
                                      <a:gd name="T7" fmla="*/ 3293 h 74"/>
                                      <a:gd name="T8" fmla="+- 0 764 666"/>
                                      <a:gd name="T9" fmla="*/ T8 w 98"/>
                                      <a:gd name="T10" fmla="+- 0 3219 3219"/>
                                      <a:gd name="T11" fmla="*/ 3219 h 74"/>
                                      <a:gd name="T12" fmla="+- 0 666 666"/>
                                      <a:gd name="T13" fmla="*/ T12 w 98"/>
                                      <a:gd name="T14" fmla="+- 0 3219 3219"/>
                                      <a:gd name="T15" fmla="*/ 3219 h 74"/>
                                      <a:gd name="T16" fmla="+- 0 666 666"/>
                                      <a:gd name="T17" fmla="*/ T16 w 98"/>
                                      <a:gd name="T18" fmla="+- 0 3293 3219"/>
                                      <a:gd name="T19" fmla="*/ 3293 h 74"/>
                                    </a:gdLst>
                                    <a:ahLst/>
                                    <a:cxnLst>
                                      <a:cxn ang="0">
                                        <a:pos x="T1" y="T3"/>
                                      </a:cxn>
                                      <a:cxn ang="0">
                                        <a:pos x="T5" y="T7"/>
                                      </a:cxn>
                                      <a:cxn ang="0">
                                        <a:pos x="T9" y="T11"/>
                                      </a:cxn>
                                      <a:cxn ang="0">
                                        <a:pos x="T13" y="T15"/>
                                      </a:cxn>
                                      <a:cxn ang="0">
                                        <a:pos x="T17" y="T19"/>
                                      </a:cxn>
                                    </a:cxnLst>
                                    <a:rect l="0" t="0" r="r" b="b"/>
                                    <a:pathLst>
                                      <a:path w="98" h="74">
                                        <a:moveTo>
                                          <a:pt x="0" y="74"/>
                                        </a:moveTo>
                                        <a:lnTo>
                                          <a:pt x="98" y="74"/>
                                        </a:lnTo>
                                        <a:lnTo>
                                          <a:pt x="98" y="0"/>
                                        </a:lnTo>
                                        <a:lnTo>
                                          <a:pt x="0" y="0"/>
                                        </a:lnTo>
                                        <a:lnTo>
                                          <a:pt x="0" y="74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rgbClr val="622322"/>
                                  </a:solidFill>
                                  <a:ln>
                                    <a:noFill/>
                                  </a:ln>
                                  <a:extLst>
                                    <a:ext uri="{91240B29-F687-4F45-9708-019B960494DF}">
                                      <a14:hiddenLine xmlns:a14="http://schemas.microsoft.com/office/drawing/2010/main" w="9525">
                                        <a:solidFill>
                                          <a:srgbClr val="000000"/>
                                        </a:solidFill>
                                        <a:round/>
                                        <a:headEnd/>
                                        <a:tailEnd/>
                                      </a14:hiddenLine>
                                    </a:ext>
                                  </a:extLst>
                                </wps:spPr>
                                <wps:bodyPr rot="0" vert="horz" wrap="square" lIns="91440" tIns="45720" rIns="91440" bIns="45720" anchor="t" anchorCtr="0" upright="1">
                                  <a:noAutofit/>
                                </wps:bodyPr>
                              </wps:wsp>
                            </wpg:grpSp>
                            <wpg:grpSp>
                              <wpg:cNvPr id="8" name="Group 12"/>
                              <wpg:cNvGrpSpPr>
                                <a:grpSpLocks/>
                              </wpg:cNvGrpSpPr>
                              <wpg:grpSpPr bwMode="auto">
                                <a:xfrm>
                                  <a:off x="666" y="3293"/>
                                  <a:ext cx="98" cy="342"/>
                                  <a:chOff x="666" y="3293"/>
                                  <a:chExt cx="98" cy="342"/>
                                </a:xfrm>
                              </wpg:grpSpPr>
                              <wps:wsp>
                                <wps:cNvPr id="9" name="Freeform 13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666" y="3293"/>
                                    <a:ext cx="98" cy="342"/>
                                  </a:xfrm>
                                  <a:custGeom>
                                    <a:avLst/>
                                    <a:gdLst>
                                      <a:gd name="T0" fmla="+- 0 666 666"/>
                                      <a:gd name="T1" fmla="*/ T0 w 98"/>
                                      <a:gd name="T2" fmla="+- 0 3635 3293"/>
                                      <a:gd name="T3" fmla="*/ 3635 h 342"/>
                                      <a:gd name="T4" fmla="+- 0 764 666"/>
                                      <a:gd name="T5" fmla="*/ T4 w 98"/>
                                      <a:gd name="T6" fmla="+- 0 3635 3293"/>
                                      <a:gd name="T7" fmla="*/ 3635 h 342"/>
                                      <a:gd name="T8" fmla="+- 0 764 666"/>
                                      <a:gd name="T9" fmla="*/ T8 w 98"/>
                                      <a:gd name="T10" fmla="+- 0 3293 3293"/>
                                      <a:gd name="T11" fmla="*/ 3293 h 342"/>
                                      <a:gd name="T12" fmla="+- 0 666 666"/>
                                      <a:gd name="T13" fmla="*/ T12 w 98"/>
                                      <a:gd name="T14" fmla="+- 0 3293 3293"/>
                                      <a:gd name="T15" fmla="*/ 3293 h 342"/>
                                      <a:gd name="T16" fmla="+- 0 666 666"/>
                                      <a:gd name="T17" fmla="*/ T16 w 98"/>
                                      <a:gd name="T18" fmla="+- 0 3635 3293"/>
                                      <a:gd name="T19" fmla="*/ 3635 h 342"/>
                                    </a:gdLst>
                                    <a:ahLst/>
                                    <a:cxnLst>
                                      <a:cxn ang="0">
                                        <a:pos x="T1" y="T3"/>
                                      </a:cxn>
                                      <a:cxn ang="0">
                                        <a:pos x="T5" y="T7"/>
                                      </a:cxn>
                                      <a:cxn ang="0">
                                        <a:pos x="T9" y="T11"/>
                                      </a:cxn>
                                      <a:cxn ang="0">
                                        <a:pos x="T13" y="T15"/>
                                      </a:cxn>
                                      <a:cxn ang="0">
                                        <a:pos x="T17" y="T19"/>
                                      </a:cxn>
                                    </a:cxnLst>
                                    <a:rect l="0" t="0" r="r" b="b"/>
                                    <a:pathLst>
                                      <a:path w="98" h="342">
                                        <a:moveTo>
                                          <a:pt x="0" y="342"/>
                                        </a:moveTo>
                                        <a:lnTo>
                                          <a:pt x="98" y="342"/>
                                        </a:lnTo>
                                        <a:lnTo>
                                          <a:pt x="98" y="0"/>
                                        </a:lnTo>
                                        <a:lnTo>
                                          <a:pt x="0" y="0"/>
                                        </a:lnTo>
                                        <a:lnTo>
                                          <a:pt x="0" y="342"/>
                                        </a:lnTo>
                                      </a:path>
                                    </a:pathLst>
                                  </a:custGeom>
                                  <a:solidFill>
                                    <a:srgbClr val="622322"/>
                                  </a:solidFill>
                                  <a:ln>
                                    <a:noFill/>
                                  </a:ln>
                                  <a:extLst>
                                    <a:ext uri="{91240B29-F687-4F45-9708-019B960494DF}">
                                      <a14:hiddenLine xmlns:a14="http://schemas.microsoft.com/office/drawing/2010/main" w="9525">
                                        <a:solidFill>
                                          <a:srgbClr val="000000"/>
                                        </a:solidFill>
                                        <a:round/>
                                        <a:headEnd/>
                                        <a:tailEnd/>
                                      </a14:hiddenLine>
                                    </a:ext>
                                  </a:extLst>
                                </wps:spPr>
                                <wps:bodyPr rot="0" vert="horz" wrap="square" lIns="91440" tIns="45720" rIns="91440" bIns="45720" anchor="t" anchorCtr="0" upright="1">
                                  <a:noAutofit/>
                                </wps:bodyPr>
                              </wps:wsp>
                            </wpg:grp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Group 11" o:spid="_x0000_s1026" style="position:absolute;margin-left:32.8pt;margin-top:160.45pt;width:5.9pt;height:21.8pt;z-index:-23470;mso-position-horizontal-relative:page;mso-position-vertical-relative:page" coordorigin="656,3209" coordsize="118,4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">
                      <v:group id="Group 14" o:spid="_x0000_s1027" style="position:absolute;left:666;top:3219;width:98;height:74" coordorigin="666,3219" coordsize="98,7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M0LHV/CAAAA2gAAAA8A&#10;AAAAAAAAAAAAAAAAqgIAAGRycy9kb3ducmV2LnhtbFBLBQYAAAAABAAEAPoAAACZAwAAAAA=&#10;">
                        <v:shape id="Freeform 15" o:spid="_x0000_s1028" style="position:absolute;left:666;top:3219;width:98;height:74;visibility:visible;mso-wrap-style:square;v-text-anchor:top" coordsize="98,74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Gz0ksEA&#10;AADaAAAADwAAAGRycy9kb3ducmV2LnhtbESPT4vCMBTE7wv7HcITvK2pHrpaTYssFsSb/+6P5tl2&#10;t3kpTarVT28WBI/DzPyGWWWDacSVOldbVjCdRCCIC6trLhWcjvnXHITzyBoby6TgTg6y9PNjhYm2&#10;N97T9eBLESDsElRQed8mUrqiIoNuYlvi4F1sZ9AH2ZVSd3gLcNPIWRTF0mDNYaHCln4qKv4OvVFg&#10;+8ujzR99Hk+b82/szr7e7BZKjUfDegnC0+Df4Vd7qxV8w/+VcANk+gQ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Rs9JLBAAAA2gAAAA8AAAAAAAAAAAAAAAAAmAIAAGRycy9kb3du&#10;cmV2LnhtbFBLBQYAAAAABAAEAPUAAACGAwAAAAA=&#10;" path="m,74r98,l98,,,,,74xe" fillcolor="#622322" stroked="f">
                          <v:path arrowok="t" o:connecttype="custom" o:connectlocs="0,3293;98,3293;98,3219;0,3219;0,3293" o:connectangles="0,0,0,0,0"/>
                        </v:shape>
                      </v:group>
                      <v:group id="Group 12" o:spid="_x0000_s1029" style="position:absolute;left:666;top:3293;width:98;height:342" coordorigin="666,3293" coordsize="98,34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09gstsEAAADaAAAADwAA&#10;AAAAAAAAAAAAAACqAgAAZHJzL2Rvd25yZXYueG1sUEsFBgAAAAAEAAQA+gAAAJgDAAAAAA==&#10;">
                        <v:shape id="Freeform 13" o:spid="_x0000_s1030" style="position:absolute;left:666;top:3293;width:98;height:342;visibility:visible;mso-wrap-style:square;v-text-anchor:top" coordsize="98,34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" path="m,342r98,l98,,,,,342e" fillcolor="#622322" stroked="f">
                          <v:path arrowok="t" o:connecttype="custom" o:connectlocs="0,3635;98,3635;98,3293;0,3293;0,3635" o:connectangles="0,0,0,0,0"/>
                        </v:shape>
                      </v:group>
                      <w10:wrap anchorx="page" anchory="page"/>
                    </v:group>
                  </w:pict>
                </mc:Fallback>
              </mc:AlternateContent>
            </w:r>
            <w:r w:rsidR="00346608"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 w:rsidR="00346608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346608">
              <w:rPr>
                <w:rFonts w:ascii="Times New Roman" w:eastAsia="Times New Roman" w:hAnsi="Times New Roman" w:cs="Times New Roman"/>
                <w:sz w:val="20"/>
                <w:szCs w:val="20"/>
              </w:rPr>
              <w:t>00107</w:t>
            </w:r>
            <w:r w:rsidR="00346608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 w:rsidR="00346608">
              <w:rPr>
                <w:rFonts w:ascii="Times New Roman" w:eastAsia="Times New Roman" w:hAnsi="Times New Roman" w:cs="Times New Roman"/>
                <w:sz w:val="20"/>
                <w:szCs w:val="20"/>
              </w:rPr>
              <w:t>195</w:t>
            </w:r>
          </w:p>
        </w:tc>
        <w:tc>
          <w:tcPr>
            <w:tcW w:w="2002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436</w:t>
            </w:r>
          </w:p>
        </w:tc>
        <w:tc>
          <w:tcPr>
            <w:tcW w:w="1850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3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907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65" w:right="56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303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55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3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65" w:right="56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566F3">
              <w:rPr>
                <w:rFonts w:ascii="Times New Roman" w:eastAsia="Times New Roman" w:hAnsi="Times New Roman" w:cs="Times New Roman"/>
                <w:sz w:val="20"/>
                <w:szCs w:val="20"/>
              </w:rPr>
              <w:t>016202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5</w:t>
            </w:r>
            <w:r w:rsidR="008566F3"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764" w:right="63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566F3"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8566F3" w:rsidP="00B01B5C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</w:t>
            </w:r>
            <w:r w:rsidR="003C6DF6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3C6DF6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3C6DF6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C6DF6" w:rsidRDefault="003C6DF6" w:rsidP="00B01B5C">
            <w:pPr>
              <w:spacing w:after="0" w:line="240" w:lineRule="auto"/>
              <w:ind w:left="565" w:right="56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566F3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3C6DF6" w:rsidRDefault="00F9267C" w:rsidP="00B01B5C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040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61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3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65" w:right="56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295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627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3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65" w:right="56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A8159F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458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785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35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65" w:right="56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D610FE" w:rsidRPr="00224C8F" w:rsidTr="00A8159F">
        <w:trPr>
          <w:gridAfter w:val="1"/>
          <w:wAfter w:w="10" w:type="dxa"/>
          <w:trHeight w:hRule="exact" w:val="465"/>
        </w:trPr>
        <w:tc>
          <w:tcPr>
            <w:tcW w:w="10594" w:type="dxa"/>
            <w:gridSpan w:val="3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A337A8" w:rsidRPr="00224C8F" w:rsidRDefault="00346608" w:rsidP="00CC2374">
            <w:pPr>
              <w:spacing w:before="18" w:after="0" w:line="240" w:lineRule="auto"/>
              <w:ind w:left="108" w:right="-20"/>
              <w:rPr>
                <w:rFonts w:ascii="Times New Roman" w:eastAsia="Times New Roman" w:hAnsi="Times New Roman" w:cs="Times New Roman"/>
                <w:b/>
                <w:sz w:val="28"/>
                <w:szCs w:val="28"/>
              </w:rPr>
            </w:pP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lastRenderedPageBreak/>
              <w:t>List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5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o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f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2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7</w:t>
            </w:r>
            <w:r w:rsidR="002058B1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38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4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do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3"/>
                <w:sz w:val="28"/>
                <w:szCs w:val="28"/>
              </w:rPr>
              <w:t>w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2"/>
                <w:sz w:val="28"/>
                <w:szCs w:val="28"/>
              </w:rPr>
              <w:t>n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r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e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g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u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l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a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ted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18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CPD-depe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n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dent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18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gen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e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s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7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6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1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h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2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af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t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er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7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UVB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-6"/>
                <w:sz w:val="28"/>
                <w:szCs w:val="28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ex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p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o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pacing w:val="1"/>
                <w:sz w:val="28"/>
                <w:szCs w:val="28"/>
              </w:rPr>
              <w:t>s</w:t>
            </w:r>
            <w:r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ure</w:t>
            </w:r>
            <w:r w:rsidR="00BC7329" w:rsidRPr="00224C8F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</w:rPr>
              <w:t>.</w:t>
            </w:r>
          </w:p>
        </w:tc>
      </w:tr>
      <w:tr w:rsidR="00053C9C" w:rsidTr="00A8159F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57</w:t>
            </w:r>
          </w:p>
        </w:tc>
        <w:tc>
          <w:tcPr>
            <w:tcW w:w="2002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BL1</w:t>
            </w:r>
          </w:p>
        </w:tc>
        <w:tc>
          <w:tcPr>
            <w:tcW w:w="1850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0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5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27" w:type="dxa"/>
            <w:gridSpan w:val="4"/>
            <w:tcBorders>
              <w:top w:val="single" w:sz="4" w:space="0" w:color="auto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804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BTB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28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CAP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05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CV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20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E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423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1946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G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446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018836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JAP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8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202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738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17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48" w:right="546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49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M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084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MO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4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D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275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08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6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671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C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21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290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59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970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6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45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N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P1G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30</w:t>
            </w:r>
          </w:p>
        </w:tc>
        <w:tc>
          <w:tcPr>
            <w:tcW w:w="2002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AP2</w:t>
            </w:r>
          </w:p>
        </w:tc>
        <w:tc>
          <w:tcPr>
            <w:tcW w:w="1850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07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53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9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421</w:t>
            </w:r>
          </w:p>
        </w:tc>
        <w:tc>
          <w:tcPr>
            <w:tcW w:w="2002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FGE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1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7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5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287</w:t>
            </w:r>
          </w:p>
        </w:tc>
        <w:tc>
          <w:tcPr>
            <w:tcW w:w="1892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AP12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4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AP17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24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AP2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251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AP39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18125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F10L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899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EF7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015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641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374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199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6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154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3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590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RSJ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887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S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89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SH1L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38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SXL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263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SXL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38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880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F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179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F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852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G4C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78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9321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RN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73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X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570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U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60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V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776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4GA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F5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2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GE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451</w:t>
            </w:r>
          </w:p>
        </w:tc>
        <w:tc>
          <w:tcPr>
            <w:tcW w:w="1892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P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9837</w:t>
            </w:r>
          </w:p>
        </w:tc>
        <w:tc>
          <w:tcPr>
            <w:tcW w:w="1892" w:type="dxa"/>
            <w:gridSpan w:val="10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ANP</w:t>
            </w:r>
          </w:p>
        </w:tc>
        <w:tc>
          <w:tcPr>
            <w:tcW w:w="1825" w:type="dxa"/>
            <w:gridSpan w:val="9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465</w:t>
            </w:r>
          </w:p>
        </w:tc>
        <w:tc>
          <w:tcPr>
            <w:tcW w:w="1892" w:type="dxa"/>
            <w:gridSpan w:val="10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7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0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822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AT2L</w:t>
            </w:r>
          </w:p>
        </w:tc>
        <w:tc>
          <w:tcPr>
            <w:tcW w:w="1895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44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AZ1A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40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AZ1B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567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R3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2289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L11A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57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L2L1 </w:t>
            </w:r>
            <w:r>
              <w:rPr>
                <w:rFonts w:ascii="Wingdings" w:eastAsia="Wingdings" w:hAnsi="Wingdings" w:cs="Wingdings"/>
                <w:color w:val="00FF00"/>
                <w:spacing w:val="-1"/>
                <w:sz w:val="20"/>
                <w:szCs w:val="20"/>
                <w:highlight w:val="black"/>
              </w:rPr>
              <w:t>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29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DP1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252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I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7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LM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329</w:t>
            </w:r>
          </w:p>
        </w:tc>
        <w:tc>
          <w:tcPr>
            <w:tcW w:w="1822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R1A</w:t>
            </w:r>
          </w:p>
        </w:tc>
        <w:tc>
          <w:tcPr>
            <w:tcW w:w="1895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00120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R1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2058B1">
            <w:pPr>
              <w:spacing w:after="0" w:line="240" w:lineRule="auto"/>
              <w:ind w:left="758" w:right="49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2058B1" w:rsidP="00B01B5C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641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PTF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685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1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80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NOL4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96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D1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972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T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320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10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0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7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637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652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0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0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70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0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69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0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810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0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9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1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374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2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4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4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055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8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56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GA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227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20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8496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3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8468</w:t>
            </w:r>
          </w:p>
        </w:tc>
        <w:tc>
          <w:tcPr>
            <w:tcW w:w="1822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6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7</w:t>
            </w:r>
          </w:p>
        </w:tc>
        <w:tc>
          <w:tcPr>
            <w:tcW w:w="1895" w:type="dxa"/>
            <w:gridSpan w:val="13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790" w:type="dxa"/>
            <w:gridSpan w:val="6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74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9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89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289</w:t>
            </w:r>
          </w:p>
        </w:tc>
        <w:tc>
          <w:tcPr>
            <w:tcW w:w="2062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A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790" w:type="dxa"/>
            <w:gridSpan w:val="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375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ABLE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345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AM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AP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88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BL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066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B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4978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138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004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85C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9044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93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18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C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7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24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52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507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79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26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075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DYL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8649B9" w:rsidRDefault="008649B9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56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649B9" w:rsidRDefault="008649B9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LF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649B9" w:rsidRDefault="008649B9" w:rsidP="00B01B5C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649B9" w:rsidRDefault="008649B9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649B9" w:rsidRDefault="008649B9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8649B9" w:rsidRDefault="008649B9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80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81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N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00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85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14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81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E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27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271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221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8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134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11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IC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13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892</w:t>
            </w:r>
          </w:p>
        </w:tc>
        <w:tc>
          <w:tcPr>
            <w:tcW w:w="2062" w:type="dxa"/>
            <w:gridSpan w:val="14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790" w:type="dxa"/>
            <w:gridSpan w:val="7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18</w:t>
            </w:r>
          </w:p>
        </w:tc>
        <w:tc>
          <w:tcPr>
            <w:tcW w:w="2062" w:type="dxa"/>
            <w:gridSpan w:val="14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SY1</w:t>
            </w:r>
          </w:p>
        </w:tc>
        <w:tc>
          <w:tcPr>
            <w:tcW w:w="1790" w:type="dxa"/>
            <w:gridSpan w:val="7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26</w:t>
            </w:r>
          </w:p>
        </w:tc>
        <w:tc>
          <w:tcPr>
            <w:tcW w:w="2062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L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A</w:t>
            </w:r>
          </w:p>
        </w:tc>
        <w:tc>
          <w:tcPr>
            <w:tcW w:w="1790" w:type="dxa"/>
            <w:gridSpan w:val="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56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L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69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L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898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LOCK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515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N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316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N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455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N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4571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N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L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60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NST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1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957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L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713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L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BP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303</w:t>
            </w:r>
          </w:p>
        </w:tc>
        <w:tc>
          <w:tcPr>
            <w:tcW w:w="2062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790" w:type="dxa"/>
            <w:gridSpan w:val="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444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B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3666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B3L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38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69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C3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3481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565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396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TD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2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4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TTNB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NL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59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UL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36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Xo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76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Y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227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Y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30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Y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3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SN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3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4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SPP1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55" w:type="dxa"/>
            <w:gridSpan w:val="4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552</w:t>
            </w:r>
          </w:p>
        </w:tc>
        <w:tc>
          <w:tcPr>
            <w:tcW w:w="2062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IP</w:t>
            </w:r>
          </w:p>
        </w:tc>
        <w:tc>
          <w:tcPr>
            <w:tcW w:w="1790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6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861</w:t>
            </w:r>
          </w:p>
        </w:tc>
        <w:tc>
          <w:tcPr>
            <w:tcW w:w="2051" w:type="dxa"/>
            <w:gridSpan w:val="10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AF5</w:t>
            </w:r>
          </w:p>
        </w:tc>
        <w:tc>
          <w:tcPr>
            <w:tcW w:w="1873" w:type="dxa"/>
            <w:gridSpan w:val="1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344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CP1A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398</w:t>
            </w:r>
          </w:p>
        </w:tc>
        <w:tc>
          <w:tcPr>
            <w:tcW w:w="2051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73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24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79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8459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E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15213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E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 w:rsidR="008061ED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5A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7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662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EPDC5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879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180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931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602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B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383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1922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LG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3283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75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YK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3041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T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803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US2L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0436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1A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566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228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GFR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757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H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2373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LF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230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081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LL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354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T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630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PC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64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PN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695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2IP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207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6L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7332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RI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83" w:type="dxa"/>
            <w:gridSpan w:val="3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2911</w:t>
            </w:r>
          </w:p>
        </w:tc>
        <w:tc>
          <w:tcPr>
            <w:tcW w:w="2051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2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S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987</w:t>
            </w:r>
          </w:p>
        </w:tc>
        <w:tc>
          <w:tcPr>
            <w:tcW w:w="1845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V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850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66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VI5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127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X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440</w:t>
            </w:r>
          </w:p>
        </w:tc>
        <w:tc>
          <w:tcPr>
            <w:tcW w:w="1845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X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50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348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8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C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51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822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18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999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0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9600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905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66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5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238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0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927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B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_020937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NCM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245</w:t>
            </w:r>
          </w:p>
        </w:tc>
        <w:tc>
          <w:tcPr>
            <w:tcW w:w="1845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53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BX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133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BX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943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BX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99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BX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300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1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782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CHO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82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C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924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GD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35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GD6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006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970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G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02017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LI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45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481</w:t>
            </w:r>
          </w:p>
        </w:tc>
        <w:tc>
          <w:tcPr>
            <w:tcW w:w="1838" w:type="dxa"/>
            <w:gridSpan w:val="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LJ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7</w:t>
            </w:r>
          </w:p>
        </w:tc>
        <w:tc>
          <w:tcPr>
            <w:tcW w:w="1869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31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2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18" w:type="dxa"/>
            <w:gridSpan w:val="3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8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N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L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63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NDC3B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44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19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48" w:right="546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47</w:t>
            </w:r>
          </w:p>
        </w:tc>
        <w:tc>
          <w:tcPr>
            <w:tcW w:w="1838" w:type="dxa"/>
            <w:gridSpan w:val="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OXJ3</w:t>
            </w:r>
          </w:p>
        </w:tc>
        <w:tc>
          <w:tcPr>
            <w:tcW w:w="1869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31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518" w:type="dxa"/>
            <w:gridSpan w:val="3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14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OX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6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0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015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OX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682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OX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892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5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1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6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30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RYL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664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U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254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P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670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2A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8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CC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498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CLC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686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D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988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F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575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IGYF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426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LC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168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LI3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05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LS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49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TSC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L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353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069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NAI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3004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L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078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4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130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3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6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86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YN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3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L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040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AT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9</w:t>
            </w:r>
          </w:p>
        </w:tc>
        <w:tc>
          <w:tcPr>
            <w:tcW w:w="1838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AT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9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913</w:t>
            </w:r>
          </w:p>
        </w:tc>
        <w:tc>
          <w:tcPr>
            <w:tcW w:w="1960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85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_0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9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840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290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643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P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3927</w:t>
            </w:r>
          </w:p>
        </w:tc>
        <w:tc>
          <w:tcPr>
            <w:tcW w:w="1960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R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3</w:t>
            </w:r>
          </w:p>
        </w:tc>
        <w:tc>
          <w:tcPr>
            <w:tcW w:w="1885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915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R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685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TF2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1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7331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USPB1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3005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080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1A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9024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EA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B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2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ERC4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25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322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B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6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320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D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5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114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IV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734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IV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2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X64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M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X1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200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A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483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2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3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10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859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MGCR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861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14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S3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1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9859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R7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R_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4</w:t>
            </w:r>
          </w:p>
        </w:tc>
        <w:tc>
          <w:tcPr>
            <w:tcW w:w="1960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R7P</w:t>
            </w:r>
          </w:p>
        </w:tc>
        <w:tc>
          <w:tcPr>
            <w:tcW w:w="1885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6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Z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2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2174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L15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182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L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P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418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L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553</w:t>
            </w:r>
          </w:p>
        </w:tc>
        <w:tc>
          <w:tcPr>
            <w:tcW w:w="1960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NO80</w:t>
            </w:r>
          </w:p>
        </w:tc>
        <w:tc>
          <w:tcPr>
            <w:tcW w:w="1885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7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141</w:t>
            </w:r>
          </w:p>
        </w:tc>
        <w:tc>
          <w:tcPr>
            <w:tcW w:w="2096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6</w:t>
            </w:r>
          </w:p>
        </w:tc>
        <w:tc>
          <w:tcPr>
            <w:tcW w:w="1873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434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7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55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199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RF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148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ITCH </w:t>
            </w:r>
            <w:r w:rsidRPr="00346608">
              <w:rPr>
                <w:rFonts w:ascii="Wingdings" w:eastAsia="Wingdings" w:hAnsi="Wingdings" w:cs="Wingdings"/>
                <w:color w:val="00FF00"/>
                <w:sz w:val="20"/>
                <w:szCs w:val="20"/>
                <w:highlight w:val="black"/>
              </w:rPr>
              <w:t>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20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T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J)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214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T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221</w:t>
            </w:r>
          </w:p>
        </w:tc>
        <w:tc>
          <w:tcPr>
            <w:tcW w:w="2096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TPKB</w:t>
            </w:r>
          </w:p>
        </w:tc>
        <w:tc>
          <w:tcPr>
            <w:tcW w:w="1873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97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J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776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JMJD1C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167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JMJD6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405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JMY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44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A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116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22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CMF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618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B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140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A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74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734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7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686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5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B02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7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B03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6736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IA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9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2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113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A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74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B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195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B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20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A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4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L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899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G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38" w:type="dxa"/>
            <w:gridSpan w:val="2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09</w:t>
            </w:r>
          </w:p>
        </w:tc>
        <w:tc>
          <w:tcPr>
            <w:tcW w:w="2096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LF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8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97</w:t>
            </w:r>
          </w:p>
        </w:tc>
        <w:tc>
          <w:tcPr>
            <w:tcW w:w="1976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LH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69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518" w:type="dxa"/>
            <w:gridSpan w:val="3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246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LHL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458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LH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438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3MBT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9188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8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155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B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440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COR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527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DLR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319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90</w:t>
            </w:r>
          </w:p>
        </w:tc>
        <w:tc>
          <w:tcPr>
            <w:tcW w:w="1976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GR4</w:t>
            </w:r>
          </w:p>
        </w:tc>
        <w:tc>
          <w:tcPr>
            <w:tcW w:w="1869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31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18" w:type="dxa"/>
            <w:gridSpan w:val="3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779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H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343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HX4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083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IN9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16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8169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O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CR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7159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PA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830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PC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693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PIN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6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1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0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15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48" w:right="546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336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P6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300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P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214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270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8C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631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UZP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350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YN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081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YST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 w:rsidP="00B935AE">
            <w:pPr>
              <w:spacing w:after="0" w:line="240" w:lineRule="auto"/>
              <w:ind w:left="8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010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P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923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P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141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P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315</w:t>
            </w:r>
          </w:p>
        </w:tc>
        <w:tc>
          <w:tcPr>
            <w:tcW w:w="1976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P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69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64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31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62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7" w:right="59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518" w:type="dxa"/>
            <w:gridSpan w:val="3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1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right w:val="nil"/>
            </w:tcBorders>
            <w:shd w:val="clear" w:color="auto" w:fill="auto"/>
          </w:tcPr>
          <w:p w:rsidR="00A337A8" w:rsidRDefault="00BA7F7B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noProof/>
                <w:lang w:val="hu-HU" w:eastAsia="hu-HU"/>
              </w:rPr>
              <mc:AlternateContent>
                <mc:Choice Requires="wpg">
                  <w:drawing>
                    <wp:anchor distT="0" distB="0" distL="114300" distR="114300" simplePos="0" relativeHeight="503293013" behindDoc="1" locked="0" layoutInCell="1" allowOverlap="1" wp14:anchorId="6D00BF07" wp14:editId="50AD6B66">
                      <wp:simplePos x="0" y="0"/>
                      <wp:positionH relativeFrom="page">
                        <wp:posOffset>2051685</wp:posOffset>
                      </wp:positionH>
                      <wp:positionV relativeFrom="page">
                        <wp:posOffset>2992755</wp:posOffset>
                      </wp:positionV>
                      <wp:extent cx="113030" cy="146050"/>
                      <wp:effectExtent l="3810" t="1905" r="0" b="4445"/>
                      <wp:wrapNone/>
                      <wp:docPr id="1" name="Group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113030" cy="146050"/>
                                <a:chOff x="3231" y="4713"/>
                                <a:chExt cx="178" cy="230"/>
                              </a:xfrm>
                            </wpg:grpSpPr>
                            <wps:wsp>
                              <wps:cNvPr id="2" name="Freeform 3"/>
                              <wps:cNvSpPr>
                                <a:spLocks/>
                              </wps:cNvSpPr>
                              <wps:spPr bwMode="auto">
                                <a:xfrm>
                                  <a:off x="3231" y="4713"/>
                                  <a:ext cx="178" cy="230"/>
                                </a:xfrm>
                                <a:custGeom>
                                  <a:avLst/>
                                  <a:gdLst>
                                    <a:gd name="T0" fmla="+- 0 3231 3231"/>
                                    <a:gd name="T1" fmla="*/ T0 w 178"/>
                                    <a:gd name="T2" fmla="+- 0 4943 4713"/>
                                    <a:gd name="T3" fmla="*/ 4943 h 230"/>
                                    <a:gd name="T4" fmla="+- 0 3408 3231"/>
                                    <a:gd name="T5" fmla="*/ T4 w 178"/>
                                    <a:gd name="T6" fmla="+- 0 4943 4713"/>
                                    <a:gd name="T7" fmla="*/ 4943 h 230"/>
                                    <a:gd name="T8" fmla="+- 0 3408 3231"/>
                                    <a:gd name="T9" fmla="*/ T8 w 178"/>
                                    <a:gd name="T10" fmla="+- 0 4713 4713"/>
                                    <a:gd name="T11" fmla="*/ 4713 h 230"/>
                                    <a:gd name="T12" fmla="+- 0 3231 3231"/>
                                    <a:gd name="T13" fmla="*/ T12 w 178"/>
                                    <a:gd name="T14" fmla="+- 0 4713 4713"/>
                                    <a:gd name="T15" fmla="*/ 4713 h 230"/>
                                    <a:gd name="T16" fmla="+- 0 3231 3231"/>
                                    <a:gd name="T17" fmla="*/ T16 w 178"/>
                                    <a:gd name="T18" fmla="+- 0 4943 4713"/>
                                    <a:gd name="T19" fmla="*/ 4943 h 230"/>
                                  </a:gdLst>
                                  <a:ahLst/>
                                  <a:cxnLst>
                                    <a:cxn ang="0">
                                      <a:pos x="T1" y="T3"/>
                                    </a:cxn>
                                    <a:cxn ang="0">
                                      <a:pos x="T5" y="T7"/>
                                    </a:cxn>
                                    <a:cxn ang="0">
                                      <a:pos x="T9" y="T11"/>
                                    </a:cxn>
                                    <a:cxn ang="0">
                                      <a:pos x="T13" y="T15"/>
                                    </a:cxn>
                                    <a:cxn ang="0">
                                      <a:pos x="T17" y="T19"/>
                                    </a:cxn>
                                  </a:cxnLst>
                                  <a:rect l="0" t="0" r="r" b="b"/>
                                  <a:pathLst>
                                    <a:path w="178" h="230">
                                      <a:moveTo>
                                        <a:pt x="0" y="230"/>
                                      </a:moveTo>
                                      <a:lnTo>
                                        <a:pt x="177" y="230"/>
                                      </a:lnTo>
                                      <a:lnTo>
                                        <a:pt x="177" y="0"/>
                                      </a:lnTo>
                                      <a:lnTo>
                                        <a:pt x="0" y="0"/>
                                      </a:lnTo>
                                      <a:lnTo>
                                        <a:pt x="0" y="230"/>
                                      </a:lnTo>
                                    </a:path>
                                  </a:pathLst>
                                </a:custGeom>
                                <a:solidFill>
                                  <a:srgbClr val="000000"/>
                                </a:solidFill>
                                <a:ln>
                                  <a:noFill/>
                                </a:ln>
                                <a:extLs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round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Group 2" o:spid="_x0000_s1026" style="position:absolute;margin-left:161.55pt;margin-top:235.65pt;width:8.9pt;height:11.5pt;z-index:-23467;mso-position-horizontal-relative:page;mso-position-vertical-relative:page" coordorigin="3231,4713" coordsize="178,23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">
                      <v:shape id="Freeform 3" o:spid="_x0000_s1027" style="position:absolute;left:3231;top:4713;width:178;height:230;visibility:visible;mso-wrap-style:square;v-text-anchor:top" coordsize="178,23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1ws38IA&#10;AADaAAAADwAAAGRycy9kb3ducmV2LnhtbESPQWvCQBSE74L/YXmCF6mbKoikrlJSCj2JJvb+yL4m&#10;odm3YXdNor/eLRQ8DjPzDbM7jKYVPTnfWFbwukxAEJdWN1wpuBSfL1sQPiBrbC2Tght5OOynkx2m&#10;2g58pj4PlYgQ9ikqqEPoUil9WZNBv7QdcfR+rDMYonSV1A6HCDetXCXJRhpsOC7U2FFWU/mbX42C&#10;6zE/DevNov9O7jr/WGeFa7NCqflsfH8DEWgMz/B/+0srWMHflXgD5P4B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rXCzfwgAAANoAAAAPAAAAAAAAAAAAAAAAAJgCAABkcnMvZG93&#10;bnJldi54bWxQSwUGAAAAAAQABAD1AAAAhwMAAAAA&#10;" path="m,230r177,l177,,,,,230e" fillcolor="black" stroked="f">
                        <v:path arrowok="t" o:connecttype="custom" o:connectlocs="0,4943;177,4943;177,4713;0,4713;0,4943" o:connectangles="0,0,0,0,0"/>
                      </v:shape>
                      <w10:wrap anchorx="page" anchory="page"/>
                    </v:group>
                  </w:pict>
                </mc:Fallback>
              </mc:AlternateContent>
            </w:r>
            <w:r w:rsidR="00346608"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 w:rsidR="00346608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346608">
              <w:rPr>
                <w:rFonts w:ascii="Times New Roman" w:eastAsia="Times New Roman" w:hAnsi="Times New Roman" w:cs="Times New Roman"/>
                <w:sz w:val="20"/>
                <w:szCs w:val="20"/>
              </w:rPr>
              <w:t>005885</w:t>
            </w:r>
          </w:p>
        </w:tc>
        <w:tc>
          <w:tcPr>
            <w:tcW w:w="1870" w:type="dxa"/>
            <w:gridSpan w:val="9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6</w:t>
            </w:r>
          </w:p>
        </w:tc>
        <w:tc>
          <w:tcPr>
            <w:tcW w:w="1825" w:type="dxa"/>
            <w:gridSpan w:val="9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650</w:t>
            </w:r>
          </w:p>
        </w:tc>
        <w:tc>
          <w:tcPr>
            <w:tcW w:w="1870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69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61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113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X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477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L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BP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U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6749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Wingdings" w:eastAsia="Wingdings" w:hAnsi="Wingdings" w:cs="Wingdings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DM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 w:rsidRPr="00346608">
              <w:rPr>
                <w:rFonts w:ascii="Wingdings" w:eastAsia="Wingdings" w:hAnsi="Wingdings" w:cs="Wingdings"/>
                <w:color w:val="00FF00"/>
                <w:sz w:val="20"/>
                <w:szCs w:val="20"/>
                <w:highlight w:val="black"/>
              </w:rPr>
              <w:t>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2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35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L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0677</w:t>
            </w:r>
          </w:p>
        </w:tc>
        <w:tc>
          <w:tcPr>
            <w:tcW w:w="1870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IS2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245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T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83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P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636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77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L8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6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3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G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_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2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G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70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632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C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4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C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29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216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8159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ITF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3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KL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04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KL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255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K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93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9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46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OB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76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OB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474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PP5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451</w:t>
            </w:r>
          </w:p>
        </w:tc>
        <w:tc>
          <w:tcPr>
            <w:tcW w:w="1879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TAP</w:t>
            </w:r>
          </w:p>
        </w:tc>
        <w:tc>
          <w:tcPr>
            <w:tcW w:w="1966" w:type="dxa"/>
            <w:gridSpan w:val="1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358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TF2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252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090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3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334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Y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998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Y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E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766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Y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029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182964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  <w:r w:rsidR="008061ED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V2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03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V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3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13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153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1659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3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071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6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8400</w:t>
            </w:r>
          </w:p>
        </w:tc>
        <w:tc>
          <w:tcPr>
            <w:tcW w:w="1879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E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17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77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E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L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7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EK6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2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F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714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FAT5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164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FATC3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8514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R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20921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  <w:r w:rsidR="008061ED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N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3433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BL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7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3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960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489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IP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03873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P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1266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RP2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455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D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840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U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1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24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UP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285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UP35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538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CLN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190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RC2L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1747</w:t>
            </w:r>
          </w:p>
        </w:tc>
        <w:tc>
          <w:tcPr>
            <w:tcW w:w="1879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RC5L</w:t>
            </w:r>
          </w:p>
        </w:tc>
        <w:tc>
          <w:tcPr>
            <w:tcW w:w="1966" w:type="dxa"/>
            <w:gridSpan w:val="17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50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84</w:t>
            </w:r>
          </w:p>
        </w:tc>
        <w:tc>
          <w:tcPr>
            <w:tcW w:w="2008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SBP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220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V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148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109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XSR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0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N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430</w:t>
            </w:r>
          </w:p>
        </w:tc>
        <w:tc>
          <w:tcPr>
            <w:tcW w:w="2008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40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G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451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5854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N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68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615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315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C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603</w:t>
            </w:r>
          </w:p>
        </w:tc>
        <w:tc>
          <w:tcPr>
            <w:tcW w:w="2008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A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32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65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EX14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14721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ACTR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3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AC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947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C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88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392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436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15153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15107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753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B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20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H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166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647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181523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3R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B01B5C" w:rsidP="00B01B5C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  <w:r w:rsidR="00B01B5C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B01B5C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B01B5C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B01B5C" w:rsidRDefault="008061ED" w:rsidP="00B01B5C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B01B5C" w:rsidRDefault="00F9267C" w:rsidP="00B01B5C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40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YVE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884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028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9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45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I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71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K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549</w:t>
            </w:r>
          </w:p>
        </w:tc>
        <w:tc>
          <w:tcPr>
            <w:tcW w:w="2008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LE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3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303</w:t>
            </w:r>
          </w:p>
        </w:tc>
        <w:tc>
          <w:tcPr>
            <w:tcW w:w="1870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942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Q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082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OL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697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OU2F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23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71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3263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C1B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626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F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796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M1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48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R12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105</w:t>
            </w:r>
          </w:p>
        </w:tc>
        <w:tc>
          <w:tcPr>
            <w:tcW w:w="1870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R12B</w:t>
            </w:r>
          </w:p>
        </w:tc>
        <w:tc>
          <w:tcPr>
            <w:tcW w:w="1825" w:type="dxa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6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R2D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71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605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CC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R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9437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RD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255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RKCH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719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950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174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TK2B 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J)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827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TPN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40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TP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039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TP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829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TPN3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8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UM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17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UM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252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673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A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58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AP2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703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B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197</w:t>
            </w:r>
          </w:p>
        </w:tc>
        <w:tc>
          <w:tcPr>
            <w:tcW w:w="1870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P1</w:t>
            </w:r>
          </w:p>
        </w:tc>
        <w:tc>
          <w:tcPr>
            <w:tcW w:w="1825" w:type="dxa"/>
            <w:gridSpan w:val="9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22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504</w:t>
            </w:r>
          </w:p>
        </w:tc>
        <w:tc>
          <w:tcPr>
            <w:tcW w:w="2093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BG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7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65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415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106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L2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880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F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0665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402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LA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14990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ALGAPA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8061ED" w:rsidP="002058B1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336</w:t>
            </w:r>
          </w:p>
        </w:tc>
        <w:tc>
          <w:tcPr>
            <w:tcW w:w="2093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PB</w:t>
            </w:r>
          </w:p>
        </w:tc>
        <w:tc>
          <w:tcPr>
            <w:tcW w:w="1907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493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N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247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PGE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10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3589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PH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0692</w:t>
            </w:r>
          </w:p>
        </w:tc>
        <w:tc>
          <w:tcPr>
            <w:tcW w:w="2093" w:type="dxa"/>
            <w:gridSpan w:val="11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SAL2</w:t>
            </w:r>
          </w:p>
        </w:tc>
        <w:tc>
          <w:tcPr>
            <w:tcW w:w="1907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7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10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1966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663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AS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892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16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239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25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118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26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836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S1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349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J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298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JP7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2071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H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772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8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R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316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EV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2912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EV3L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841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FX7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103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HPN2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756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ICTOR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715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ICS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151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IF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610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519" w:type="dxa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320</w:t>
            </w:r>
          </w:p>
        </w:tc>
        <w:tc>
          <w:tcPr>
            <w:tcW w:w="2093" w:type="dxa"/>
            <w:gridSpan w:val="11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39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07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6" w:right="60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6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0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757</w:t>
            </w:r>
          </w:p>
        </w:tc>
        <w:tc>
          <w:tcPr>
            <w:tcW w:w="1927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B</w:t>
            </w:r>
          </w:p>
        </w:tc>
        <w:tc>
          <w:tcPr>
            <w:tcW w:w="176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8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9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7111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553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053C9C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219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24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17763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F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061ED" w:rsidP="002058B1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800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N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012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OR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5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09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P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03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755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P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A5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424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P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C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79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27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B1</w:t>
            </w:r>
          </w:p>
        </w:tc>
        <w:tc>
          <w:tcPr>
            <w:tcW w:w="176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8467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1L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578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SF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307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T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8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8568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TN4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0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U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X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589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A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545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0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260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BP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8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4292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6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3690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CAI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575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CHIP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430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A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970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C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190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IP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982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A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323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B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505</w:t>
            </w:r>
          </w:p>
        </w:tc>
        <w:tc>
          <w:tcPr>
            <w:tcW w:w="19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LI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2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080</w:t>
            </w:r>
          </w:p>
        </w:tc>
        <w:tc>
          <w:tcPr>
            <w:tcW w:w="2065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A</w:t>
            </w:r>
          </w:p>
        </w:tc>
        <w:tc>
          <w:tcPr>
            <w:tcW w:w="176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4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159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TD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46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ETX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9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F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592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FRS8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2058B1" w:rsidRDefault="008061ED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B073386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GEF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061ED" w:rsidP="002058B1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061ED" w:rsidP="002058B1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7156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GM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631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H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X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70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H3RF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577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H3TC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028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HB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373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HOC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0</w:t>
            </w:r>
          </w:p>
        </w:tc>
        <w:tc>
          <w:tcPr>
            <w:tcW w:w="2065" w:type="dxa"/>
            <w:gridSpan w:val="14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HQ1</w:t>
            </w:r>
          </w:p>
        </w:tc>
        <w:tc>
          <w:tcPr>
            <w:tcW w:w="176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59</w:t>
            </w:r>
          </w:p>
        </w:tc>
        <w:tc>
          <w:tcPr>
            <w:tcW w:w="2065" w:type="dxa"/>
            <w:gridSpan w:val="14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H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6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164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477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A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1691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LA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749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L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A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05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L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0669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L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A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3272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L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3A1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5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900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AD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902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AD3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59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A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00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560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575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G6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429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U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39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MU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J)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B935A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132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NX13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E24F1E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224</w:t>
            </w:r>
          </w:p>
        </w:tc>
        <w:tc>
          <w:tcPr>
            <w:tcW w:w="2065" w:type="dxa"/>
            <w:gridSpan w:val="14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NX9</w:t>
            </w:r>
          </w:p>
        </w:tc>
        <w:tc>
          <w:tcPr>
            <w:tcW w:w="176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70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686</w:t>
            </w:r>
          </w:p>
        </w:tc>
        <w:tc>
          <w:tcPr>
            <w:tcW w:w="2139" w:type="dxa"/>
            <w:gridSpan w:val="1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OX13</w:t>
            </w:r>
          </w:p>
        </w:tc>
        <w:tc>
          <w:tcPr>
            <w:tcW w:w="1694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X64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3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023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3071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2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01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EN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87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148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4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OPL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594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R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106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PSB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417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RC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2546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RFBP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762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RGAP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691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R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984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SH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033</w:t>
            </w:r>
          </w:p>
        </w:tc>
        <w:tc>
          <w:tcPr>
            <w:tcW w:w="2139" w:type="dxa"/>
            <w:gridSpan w:val="1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3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1</w:t>
            </w:r>
          </w:p>
        </w:tc>
        <w:tc>
          <w:tcPr>
            <w:tcW w:w="1694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0965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6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473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AM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799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A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990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K10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760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K17A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6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K24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799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ON2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574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919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X17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930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X18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819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TX6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2058B1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18423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TYK1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061ED" w:rsidP="002058B1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898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YNJ2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247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YNRG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6862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ACC2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488</w:t>
            </w:r>
          </w:p>
        </w:tc>
        <w:tc>
          <w:tcPr>
            <w:tcW w:w="2139" w:type="dxa"/>
            <w:gridSpan w:val="1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A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A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A</w:t>
            </w:r>
          </w:p>
        </w:tc>
        <w:tc>
          <w:tcPr>
            <w:tcW w:w="169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9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1923</w:t>
            </w:r>
          </w:p>
        </w:tc>
        <w:tc>
          <w:tcPr>
            <w:tcW w:w="2027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AF3</w:t>
            </w:r>
          </w:p>
        </w:tc>
        <w:tc>
          <w:tcPr>
            <w:tcW w:w="1806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185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AF4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394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A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79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AO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14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A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J404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2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D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72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B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650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C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4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CF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844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EC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8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1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8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ET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46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69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X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653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FCP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7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GFB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077</w:t>
            </w:r>
          </w:p>
        </w:tc>
        <w:tc>
          <w:tcPr>
            <w:tcW w:w="2027" w:type="dxa"/>
            <w:gridSpan w:val="12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LE1</w:t>
            </w:r>
          </w:p>
        </w:tc>
        <w:tc>
          <w:tcPr>
            <w:tcW w:w="1806" w:type="dxa"/>
            <w:gridSpan w:val="8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005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LE4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852</w:t>
            </w:r>
          </w:p>
        </w:tc>
        <w:tc>
          <w:tcPr>
            <w:tcW w:w="2027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L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6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5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1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562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O7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5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2058B1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032021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 w:rsidR="008061ED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M133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8061ED">
            <w:pPr>
              <w:spacing w:after="0" w:line="240" w:lineRule="auto"/>
              <w:ind w:left="711" w:right="49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061ED"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061ED" w:rsidP="002058B1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061ED" w:rsidP="008061ED">
            <w:pPr>
              <w:spacing w:after="0" w:line="240" w:lineRule="auto"/>
              <w:ind w:left="572" w:right="514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3354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161B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022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51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452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NF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21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47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NKS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235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NKS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494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NR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88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NRC6B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2748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NS3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2058B1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032865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C5A10" w:rsidP="002058B1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NS4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C5A10" w:rsidP="002058B1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C5A10" w:rsidP="002058B1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959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O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674" w:type="dxa"/>
            <w:gridSpan w:val="5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426</w:t>
            </w:r>
          </w:p>
        </w:tc>
        <w:tc>
          <w:tcPr>
            <w:tcW w:w="2027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24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P53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06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1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722</w:t>
            </w:r>
          </w:p>
        </w:tc>
        <w:tc>
          <w:tcPr>
            <w:tcW w:w="1845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P63</w:t>
            </w:r>
          </w:p>
        </w:tc>
        <w:tc>
          <w:tcPr>
            <w:tcW w:w="1850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596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P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572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288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AM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27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AP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502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90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I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3020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I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9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I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118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RIO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26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SEN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0927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SP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723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SP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T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24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ULP4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91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XND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30</w:t>
            </w:r>
          </w:p>
        </w:tc>
        <w:tc>
          <w:tcPr>
            <w:tcW w:w="1845" w:type="dxa"/>
            <w:gridSpan w:val="8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X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264</w:t>
            </w:r>
          </w:p>
        </w:tc>
        <w:tc>
          <w:tcPr>
            <w:tcW w:w="1845" w:type="dxa"/>
            <w:gridSpan w:val="8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1</w:t>
            </w:r>
          </w:p>
        </w:tc>
        <w:tc>
          <w:tcPr>
            <w:tcW w:w="1850" w:type="dxa"/>
            <w:gridSpan w:val="10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449</w:t>
            </w:r>
          </w:p>
        </w:tc>
        <w:tc>
          <w:tcPr>
            <w:tcW w:w="1845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AP2</w:t>
            </w:r>
          </w:p>
        </w:tc>
        <w:tc>
          <w:tcPr>
            <w:tcW w:w="1850" w:type="dxa"/>
            <w:gridSpan w:val="10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42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E2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G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4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E2H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339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E2K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1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E2W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0839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E3A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4916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R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72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BR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474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290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I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9015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Q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87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0099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B1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2488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2058B1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003940</w:t>
            </w:r>
          </w:p>
        </w:tc>
        <w:tc>
          <w:tcPr>
            <w:tcW w:w="1845" w:type="dxa"/>
            <w:gridSpan w:val="8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850" w:type="dxa"/>
            <w:gridSpan w:val="10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751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8C5A10" w:rsidP="002058B1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94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41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754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537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718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9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935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821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944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682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382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0845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2943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NL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8959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V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GL1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371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VA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V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5429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VEGFC</w:t>
            </w:r>
            <w:r>
              <w:rPr>
                <w:rFonts w:ascii="Times New Roman" w:eastAsia="Times New Roman" w:hAnsi="Times New Roman" w:cs="Times New Roman"/>
                <w:spacing w:val="-150"/>
                <w:sz w:val="20"/>
                <w:szCs w:val="20"/>
              </w:rPr>
              <w:t xml:space="preserve"> </w:t>
            </w:r>
            <w:r w:rsidRPr="00346608">
              <w:rPr>
                <w:rFonts w:ascii="Wingdings" w:eastAsia="Wingdings" w:hAnsi="Wingdings" w:cs="Wingdings"/>
                <w:color w:val="00FF00"/>
                <w:spacing w:val="-1"/>
                <w:sz w:val="20"/>
                <w:szCs w:val="20"/>
                <w:highlight w:val="black"/>
              </w:rPr>
              <w:t></w:t>
            </w:r>
            <w:r>
              <w:rPr>
                <w:rFonts w:ascii="Times New Roman" w:eastAsia="Times New Roman" w:hAnsi="Times New Roman" w:cs="Times New Roman"/>
                <w:color w:val="00FF00"/>
                <w:spacing w:val="-1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FF"/>
                <w:spacing w:val="-1"/>
                <w:sz w:val="20"/>
                <w:szCs w:val="20"/>
              </w:rPr>
              <w:t>J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)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599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VEZT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516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VP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00264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AC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45</w:t>
            </w:r>
          </w:p>
        </w:tc>
        <w:tc>
          <w:tcPr>
            <w:tcW w:w="1941" w:type="dxa"/>
            <w:gridSpan w:val="13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APAL</w:t>
            </w:r>
          </w:p>
        </w:tc>
        <w:tc>
          <w:tcPr>
            <w:tcW w:w="1754" w:type="dxa"/>
            <w:gridSpan w:val="5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1527" w:type="dxa"/>
            <w:gridSpan w:val="4"/>
            <w:tcBorders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2950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DF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Y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160</w:t>
            </w:r>
          </w:p>
        </w:tc>
        <w:tc>
          <w:tcPr>
            <w:tcW w:w="1941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754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383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023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D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6</w:t>
            </w:r>
          </w:p>
        </w:tc>
        <w:tc>
          <w:tcPr>
            <w:tcW w:w="1941" w:type="dxa"/>
            <w:gridSpan w:val="1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754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9045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969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2058B1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018051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C5A10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8C5A10" w:rsidP="002058B1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  <w:r w:rsidR="002058B1">
              <w:rPr>
                <w:rFonts w:ascii="Times New Roman" w:eastAsia="Times New Roman" w:hAnsi="Times New Roman" w:cs="Times New Roman"/>
                <w:sz w:val="20"/>
                <w:szCs w:val="20"/>
              </w:rPr>
              <w:t>E</w:t>
            </w:r>
            <w:r w:rsidR="002058B1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 w:rsidR="002058B1"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058B1" w:rsidRDefault="002058B1" w:rsidP="002058B1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 w:rsidR="008C5A10">
              <w:rPr>
                <w:rFonts w:ascii="Times New Roman" w:eastAsia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2058B1" w:rsidRDefault="00F9267C" w:rsidP="002058B1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s.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85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D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6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78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HSC1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3264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IPF2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5146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K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625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N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 </w:t>
            </w:r>
            <w:r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  <w:t>(J)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8238</w:t>
            </w:r>
          </w:p>
        </w:tc>
        <w:tc>
          <w:tcPr>
            <w:tcW w:w="1941" w:type="dxa"/>
            <w:gridSpan w:val="1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NT7B</w:t>
            </w:r>
          </w:p>
        </w:tc>
        <w:tc>
          <w:tcPr>
            <w:tcW w:w="1754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56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238</w:t>
            </w:r>
          </w:p>
        </w:tc>
        <w:tc>
          <w:tcPr>
            <w:tcW w:w="1822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01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472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W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pacing w:val="-2"/>
                <w:sz w:val="20"/>
                <w:szCs w:val="20"/>
              </w:rPr>
              <w:t>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27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40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XPO6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802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YEAT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665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AK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78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3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C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53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3H4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81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1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144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14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742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Y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351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4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4617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6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2226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C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C7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336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DHH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C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86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FAT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68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5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FHX3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302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FP9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410</w:t>
            </w:r>
          </w:p>
        </w:tc>
        <w:tc>
          <w:tcPr>
            <w:tcW w:w="1822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FX</w:t>
            </w:r>
          </w:p>
        </w:tc>
        <w:tc>
          <w:tcPr>
            <w:tcW w:w="1873" w:type="dxa"/>
            <w:gridSpan w:val="12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4799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FYV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35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HX3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033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MIZ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7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345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MY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M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2408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MY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N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964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148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994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277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21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29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03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451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4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1224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462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4643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516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7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0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2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042</w:t>
            </w:r>
          </w:p>
        </w:tc>
        <w:tc>
          <w:tcPr>
            <w:tcW w:w="1822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609</w:t>
            </w:r>
          </w:p>
        </w:tc>
        <w:tc>
          <w:tcPr>
            <w:tcW w:w="1873" w:type="dxa"/>
            <w:gridSpan w:val="12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784" w:right="577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9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1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J4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454</w:t>
            </w:r>
          </w:p>
        </w:tc>
        <w:tc>
          <w:tcPr>
            <w:tcW w:w="1759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618</w:t>
            </w:r>
          </w:p>
        </w:tc>
        <w:tc>
          <w:tcPr>
            <w:tcW w:w="1936" w:type="dxa"/>
            <w:gridSpan w:val="15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1527" w:type="dxa"/>
            <w:gridSpan w:val="4"/>
            <w:tcBorders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01269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644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9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K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0373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710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8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7131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F75D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5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953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HI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2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12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98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NR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F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6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7580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RAN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B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4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N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S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00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3715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3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YG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1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B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8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6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7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Tr="00720939">
        <w:trPr>
          <w:gridAfter w:val="1"/>
          <w:wAfter w:w="10" w:type="dxa"/>
          <w:trHeight w:hRule="exact" w:val="227"/>
        </w:trPr>
        <w:tc>
          <w:tcPr>
            <w:tcW w:w="1812" w:type="dxa"/>
            <w:gridSpan w:val="7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97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M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_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015534</w:t>
            </w:r>
          </w:p>
        </w:tc>
        <w:tc>
          <w:tcPr>
            <w:tcW w:w="1759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108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ZZZ3</w:t>
            </w:r>
          </w:p>
        </w:tc>
        <w:tc>
          <w:tcPr>
            <w:tcW w:w="1936" w:type="dxa"/>
            <w:gridSpan w:val="1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875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-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5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978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32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5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4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572" w:right="571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1527" w:type="dxa"/>
            <w:gridSpan w:val="4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:rsidR="00A337A8" w:rsidRDefault="00346608">
            <w:pPr>
              <w:spacing w:after="0" w:line="240" w:lineRule="auto"/>
              <w:ind w:left="626" w:right="-2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  <w:r w:rsidR="00CD5334">
              <w:rPr>
                <w:rFonts w:ascii="Times New Roman" w:eastAsia="Times New Roman" w:hAnsi="Times New Roman" w:cs="Times New Roman"/>
                <w:sz w:val="20"/>
                <w:szCs w:val="20"/>
              </w:rPr>
              <w:t>.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3E</w:t>
            </w:r>
            <w:r>
              <w:rPr>
                <w:rFonts w:ascii="Times New Roman" w:eastAsia="Times New Roman" w:hAnsi="Times New Roman" w:cs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eastAsia="Times New Roman" w:hAnsi="Times New Roman" w:cs="Times New Roman"/>
                <w:spacing w:val="1"/>
                <w:sz w:val="20"/>
                <w:szCs w:val="20"/>
              </w:rPr>
              <w:t>03</w:t>
            </w:r>
          </w:p>
        </w:tc>
      </w:tr>
      <w:tr w:rsidR="00A337A8" w:rsidRPr="00224C8F" w:rsidTr="00224C8F">
        <w:trPr>
          <w:trHeight w:hRule="exact" w:val="4405"/>
        </w:trPr>
        <w:tc>
          <w:tcPr>
            <w:tcW w:w="10604" w:type="dxa"/>
            <w:gridSpan w:val="37"/>
            <w:tcBorders>
              <w:top w:val="single" w:sz="4" w:space="0" w:color="auto"/>
              <w:right w:val="nil"/>
            </w:tcBorders>
          </w:tcPr>
          <w:p w:rsidR="00A337A8" w:rsidRPr="00224C8F" w:rsidRDefault="00346608" w:rsidP="00224C8F">
            <w:pPr>
              <w:spacing w:before="200" w:after="0" w:line="480" w:lineRule="auto"/>
              <w:ind w:left="21" w:right="-23"/>
              <w:jc w:val="both"/>
              <w:rPr>
                <w:rFonts w:ascii="Times New Roman" w:eastAsia="Times New Roman" w:hAnsi="Times New Roman" w:cs="Times New Roman"/>
              </w:rPr>
            </w:pPr>
            <w:r w:rsidRPr="00224C8F">
              <w:rPr>
                <w:rFonts w:ascii="Wingdings" w:eastAsia="Wingdings" w:hAnsi="Wingdings" w:cs="Wingdings"/>
                <w:color w:val="FF0000"/>
              </w:rPr>
              <w:t></w:t>
            </w:r>
            <w:r w:rsidR="0009470D" w:rsidRPr="00224C8F">
              <w:rPr>
                <w:rFonts w:ascii="Wingdings" w:eastAsia="Wingdings" w:hAnsi="Wingdings" w:cs="Wingdings"/>
                <w:color w:val="FF0000"/>
              </w:rPr>
              <w:t>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Kno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w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n to be upregu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la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 xml:space="preserve">ted of 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U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VB i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r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ra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d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iation utilizing TL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2"/>
              </w:rPr>
              <w:t>D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A as previo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u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 xml:space="preserve">sly 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r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ep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o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r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t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ed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 xml:space="preserve"> </w:t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fldChar w:fldCharType="begin"/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instrText xml:space="preserve"> ADDIN EN.CITE &lt;EndNote&gt;&lt;Cite&gt;&lt;Author&gt;Emri&lt;/Author&gt;&lt;Year&gt;2015&lt;/Year&gt;&lt;RecNum&gt;123&lt;/RecNum&gt;&lt;DisplayText&gt;[1]&lt;/DisplayText&gt;&lt;record&gt;&lt;rec-number&gt;123&lt;/rec-number&gt;&lt;foreign-keys&gt;&lt;key app="EN" db-id="z5svdpz2qev5peedxxjvd0dk5rz0svrsvppw" timestamp="1424288852"&gt;123&lt;/key&gt;&lt;/foreign-keys&gt;&lt;ref-type name="Journal Article"&gt;17&lt;/ref-type&gt;&lt;contributors&gt;&lt;authors&gt;&lt;author&gt;Emri, E.&lt;/author&gt;&lt;author&gt;Miko, E.&lt;/author&gt;&lt;author&gt;Bai, P.&lt;/author&gt;&lt;author&gt;Boros, G.&lt;/author&gt;&lt;author&gt;Nagy, G.&lt;/author&gt;&lt;author&gt;Rozsa, D.&lt;/author&gt;&lt;author&gt;Juhasz, T.&lt;/author&gt;&lt;author&gt;Hegedus, C.&lt;/author&gt;&lt;author&gt;Horkay, I.&lt;/author&gt;&lt;author&gt;Remenyik, E.&lt;/author&gt;&lt;author&gt;Emri, G.&lt;/author&gt;&lt;/authors&gt;&lt;/contributors&gt;&lt;auth-address&gt;Department of Dermatology, Faculty of Medicine, University of Debrecen, Nagyerdei krt. 98, H-4032, Debrecen, Hungary. remenyik@med.unideb.hu.&lt;/auth-address&gt;&lt;titles&gt;&lt;title&gt;Effects of non-toxic zinc exposure on human epidermal keratinocytes&lt;/title&gt;&lt;secondary-title&gt;Metallomics&lt;/secondary-title&gt;&lt;alt-title&gt;Metallomics : integrated biometal science&lt;/alt-title&gt;&lt;/titles&gt;&lt;periodical&gt;&lt;full-title&gt;Metallomics&lt;/full-title&gt;&lt;abbr-1&gt;Metallomics : integrated biometal science&lt;/abbr-1&gt;&lt;/periodical&gt;&lt;alt-periodical&gt;&lt;full-title&gt;Metallomics&lt;/full-title&gt;&lt;abbr-1&gt;Metallomics : integrated biometal science&lt;/abbr-1&gt;&lt;/alt-periodical&gt;&lt;dates&gt;&lt;year&gt;2015&lt;/year&gt;&lt;pub-dates&gt;&lt;date&gt;Feb 9&lt;/date&gt;&lt;/pub-dates&gt;&lt;/dates&gt;&lt;isbn&gt;1756-591X (Electronic)&amp;#xD;1756-5901 (Linking)&lt;/isbn&gt;&lt;accession-num&gt;25659595&lt;/accession-num&gt;&lt;urls&gt;&lt;related-urls&gt;&lt;url&gt;http://www.ncbi.nlm.nih.gov/pubmed/25659595&lt;/url&gt;&lt;/related-urls&gt;&lt;/urls&gt;&lt;electronic-resource-num&gt;10.1039/c4mt00287c&lt;/electronic-resource-num&gt;&lt;/record&gt;&lt;/Cite&gt;&lt;/EndNote&gt;</w:instrText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fldChar w:fldCharType="separate"/>
            </w:r>
            <w:r w:rsidR="0094521D" w:rsidRPr="00224C8F">
              <w:rPr>
                <w:rFonts w:ascii="Times New Roman" w:eastAsia="Times New Roman" w:hAnsi="Times New Roman" w:cs="Times New Roman"/>
                <w:noProof/>
                <w:color w:val="000000"/>
                <w:spacing w:val="-1"/>
              </w:rPr>
              <w:t>[</w:t>
            </w:r>
            <w:hyperlink w:anchor="_ENREF_1" w:tooltip="Emri, 2015 #123" w:history="1">
              <w:r w:rsidR="0094521D" w:rsidRPr="00224C8F">
                <w:rPr>
                  <w:rFonts w:ascii="Times New Roman" w:eastAsia="Times New Roman" w:hAnsi="Times New Roman" w:cs="Times New Roman"/>
                  <w:noProof/>
                  <w:color w:val="000000"/>
                  <w:spacing w:val="-1"/>
                </w:rPr>
                <w:t>1</w:t>
              </w:r>
            </w:hyperlink>
            <w:r w:rsidR="0094521D" w:rsidRPr="00224C8F">
              <w:rPr>
                <w:rFonts w:ascii="Times New Roman" w:eastAsia="Times New Roman" w:hAnsi="Times New Roman" w:cs="Times New Roman"/>
                <w:noProof/>
                <w:color w:val="000000"/>
                <w:spacing w:val="-1"/>
              </w:rPr>
              <w:t>]</w:t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fldChar w:fldCharType="end"/>
            </w:r>
          </w:p>
          <w:p w:rsidR="00A337A8" w:rsidRPr="00224C8F" w:rsidRDefault="00346608" w:rsidP="00224C8F">
            <w:pPr>
              <w:spacing w:after="0" w:line="480" w:lineRule="auto"/>
              <w:ind w:right="-23"/>
              <w:jc w:val="both"/>
              <w:rPr>
                <w:rFonts w:ascii="Times New Roman" w:eastAsia="Times New Roman" w:hAnsi="Times New Roman" w:cs="Times New Roman"/>
              </w:rPr>
            </w:pPr>
            <w:r w:rsidRPr="00224C8F">
              <w:rPr>
                <w:rFonts w:ascii="Wingdings" w:eastAsia="Wingdings" w:hAnsi="Wingdings" w:cs="Wingdings"/>
                <w:color w:val="00FF00"/>
                <w:highlight w:val="black"/>
              </w:rPr>
              <w:t></w:t>
            </w:r>
            <w:r w:rsidR="00AE268C" w:rsidRPr="00224C8F">
              <w:rPr>
                <w:rFonts w:ascii="Wingdings" w:eastAsia="Wingdings" w:hAnsi="Wingdings" w:cs="Wingdings"/>
                <w:color w:val="00FF00"/>
              </w:rPr>
              <w:t>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Kno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w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 xml:space="preserve">n to be downregulated of 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U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VB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i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r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radiat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i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on ut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i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 xml:space="preserve">lizing 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T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LDA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as p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r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evi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2"/>
              </w:rPr>
              <w:t>o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usly re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p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or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t</w:t>
            </w:r>
            <w:r w:rsidR="00CE6F94" w:rsidRPr="00224C8F">
              <w:rPr>
                <w:rFonts w:ascii="Times New Roman" w:eastAsia="Times New Roman" w:hAnsi="Times New Roman" w:cs="Times New Roman"/>
                <w:color w:val="000000"/>
              </w:rPr>
              <w:t xml:space="preserve">ed </w:t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Emri&lt;/Author&gt;&lt;Year&gt;2015&lt;/Year&gt;&lt;RecNum&gt;123&lt;/RecNum&gt;&lt;DisplayText&gt;[1]&lt;/DisplayText&gt;&lt;record&gt;&lt;rec-number&gt;123&lt;/rec-number&gt;&lt;foreign-keys&gt;&lt;key app="EN" db-id="z5svdpz2qev5peedxxjvd0dk5rz0svrsvppw" timestamp="1424288852"&gt;123&lt;/key&gt;&lt;/foreign-keys&gt;&lt;ref-type name="Journal Article"&gt;17&lt;/ref-type&gt;&lt;contributors&gt;&lt;authors&gt;&lt;author&gt;Emri, E.&lt;/author&gt;&lt;author&gt;Miko, E.&lt;/author&gt;&lt;author&gt;Bai, P.&lt;/author&gt;&lt;author&gt;Boros, G.&lt;/author&gt;&lt;author&gt;Nagy, G.&lt;/author&gt;&lt;author&gt;Rozsa, D.&lt;/author&gt;&lt;author&gt;Juhasz, T.&lt;/author&gt;&lt;author&gt;Hegedus, C.&lt;/author&gt;&lt;author&gt;Horkay, I.&lt;/author&gt;&lt;author&gt;Remenyik, E.&lt;/author&gt;&lt;author&gt;Emri, G.&lt;/author&gt;&lt;/authors&gt;&lt;/contributors&gt;&lt;auth-address&gt;Department of Dermatology, Faculty of Medicine, University of Debrecen, Nagyerdei krt. 98, H-4032, Debrecen, Hungary. remenyik@med.unideb.hu.&lt;/auth-address&gt;&lt;titles&gt;&lt;title&gt;Effects of non-toxic zinc exposure on human epidermal keratinocytes&lt;/title&gt;&lt;secondary-title&gt;Metallomics&lt;/secondary-title&gt;&lt;alt-title&gt;Metallomics : integrated biometal science&lt;/alt-title&gt;&lt;/titles&gt;&lt;periodical&gt;&lt;full-title&gt;Metallomics&lt;/full-title&gt;&lt;abbr-1&gt;Metallomics : integrated biometal science&lt;/abbr-1&gt;&lt;/periodical&gt;&lt;alt-periodical&gt;&lt;full-title&gt;Metallomics&lt;/full-title&gt;&lt;abbr-1&gt;Metallomics : integrated biometal science&lt;/abbr-1&gt;&lt;/alt-periodical&gt;&lt;dates&gt;&lt;year&gt;2015&lt;/year&gt;&lt;pub-dates&gt;&lt;date&gt;Feb 9&lt;/date&gt;&lt;/pub-dates&gt;&lt;/dates&gt;&lt;isbn&gt;1756-591X (Electronic)&amp;#xD;1756-5901 (Linking)&lt;/isbn&gt;&lt;accession-num&gt;25659595&lt;/accession-num&gt;&lt;urls&gt;&lt;related-urls&gt;&lt;url&gt;http://www.ncbi.nlm.nih.gov/pubmed/25659595&lt;/url&gt;&lt;/related-urls&gt;&lt;/urls&gt;&lt;electronic-resource-num&gt;10.1039/c4mt00287c&lt;/electronic-resource-num&gt;&lt;/record&gt;&lt;/Cite&gt;&lt;/EndNote&gt;</w:instrText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94521D" w:rsidRPr="00224C8F">
              <w:rPr>
                <w:rFonts w:ascii="Times New Roman" w:eastAsia="Times New Roman" w:hAnsi="Times New Roman" w:cs="Times New Roman"/>
                <w:noProof/>
                <w:color w:val="000000"/>
              </w:rPr>
              <w:t>[</w:t>
            </w:r>
            <w:hyperlink w:anchor="_ENREF_1" w:tooltip="Emri, 2015 #123" w:history="1">
              <w:r w:rsidR="0094521D" w:rsidRPr="00224C8F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1</w:t>
              </w:r>
            </w:hyperlink>
            <w:r w:rsidR="0094521D" w:rsidRPr="00224C8F">
              <w:rPr>
                <w:rFonts w:ascii="Times New Roman" w:eastAsia="Times New Roman" w:hAnsi="Times New Roman" w:cs="Times New Roman"/>
                <w:noProof/>
                <w:color w:val="000000"/>
              </w:rPr>
              <w:t>]</w:t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  <w:p w:rsidR="00A337A8" w:rsidRPr="00224C8F" w:rsidRDefault="00346608" w:rsidP="00224C8F">
            <w:pPr>
              <w:spacing w:after="0" w:line="480" w:lineRule="auto"/>
              <w:ind w:right="-20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24C8F">
              <w:rPr>
                <w:rFonts w:ascii="Times New Roman" w:eastAsia="Times New Roman" w:hAnsi="Times New Roman" w:cs="Times New Roman"/>
                <w:color w:val="0000FF"/>
              </w:rPr>
              <w:t>(J)</w:t>
            </w:r>
            <w:r w:rsidR="00F9267C" w:rsidRPr="00224C8F">
              <w:rPr>
                <w:rFonts w:ascii="Times New Roman" w:eastAsia="Times New Roman" w:hAnsi="Times New Roman" w:cs="Times New Roman"/>
                <w:color w:val="0000FF"/>
              </w:rPr>
              <w:t xml:space="preserve"> </w:t>
            </w:r>
            <w:r w:rsidR="00105B7C" w:rsidRPr="00224C8F">
              <w:rPr>
                <w:rFonts w:ascii="Times New Roman" w:eastAsia="Times New Roman" w:hAnsi="Times New Roman" w:cs="Times New Roman"/>
                <w:color w:val="0000FF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De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f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ined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 xml:space="preserve">as 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1"/>
              </w:rPr>
              <w:t>t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>he JNK-regulated ge</w:t>
            </w:r>
            <w:r w:rsidRPr="00224C8F">
              <w:rPr>
                <w:rFonts w:ascii="Times New Roman" w:eastAsia="Times New Roman" w:hAnsi="Times New Roman" w:cs="Times New Roman"/>
                <w:color w:val="000000"/>
                <w:spacing w:val="-1"/>
              </w:rPr>
              <w:t>n</w:t>
            </w:r>
            <w:r w:rsidRPr="00224C8F">
              <w:rPr>
                <w:rFonts w:ascii="Times New Roman" w:eastAsia="Times New Roman" w:hAnsi="Times New Roman" w:cs="Times New Roman"/>
                <w:color w:val="000000"/>
              </w:rPr>
              <w:t xml:space="preserve">es </w:t>
            </w:r>
            <w:r w:rsidR="009041E6" w:rsidRPr="00224C8F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94521D" w:rsidRPr="00224C8F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Gazel&lt;/Author&gt;&lt;Year&gt;2006&lt;/Year&gt;&lt;RecNum&gt;89&lt;/RecNum&gt;&lt;DisplayText&gt;[2]&lt;/DisplayText&gt;&lt;record&gt;&lt;rec-number&gt;89&lt;/rec-number&gt;&lt;foreign-keys&gt;&lt;key app="EN" db-id="z5svdpz2qev5peedxxjvd0dk5rz0svrsvppw" timestamp="0"&gt;89&lt;/key&gt;&lt;/foreign-keys&gt;&lt;ref-type name="Journal Article"&gt;17&lt;/ref-type&gt;&lt;contributors&gt;&lt;authors&gt;&lt;author&gt;Gazel, A.&lt;/author&gt;&lt;author&gt;Banno, T.&lt;/author&gt;&lt;author&gt;Walsh, R.&lt;/author&gt;&lt;author&gt;Blumenberg, M.&lt;/author&gt;&lt;/authors&gt;&lt;/contributors&gt;&lt;auth-address&gt;Department of Dermatology, New York University School of Medicine, New York, New York 10016, USA.&lt;/auth-address&gt;&lt;titles&gt;&lt;title&gt;Inhibition of JNK promotes differentiation of epidermal keratinocytes&lt;/title&gt;&lt;secondary-title&gt;J Biol Chem&lt;/secondary-title&gt;&lt;/titles&gt;&lt;periodical&gt;&lt;full-title&gt;J Biol Chem&lt;/full-title&gt;&lt;/periodical&gt;&lt;pages&gt;20530-41&lt;/pages&gt;&lt;volume&gt;281&lt;/volume&gt;&lt;number&gt;29&lt;/number&gt;&lt;edition&gt;2006/05/02&lt;/edition&gt;&lt;keywords&gt;&lt;keyword&gt;Cell Differentiation&lt;/keyword&gt;&lt;keyword&gt;Cells&lt;/keyword&gt;&lt;keyword&gt;Cells, Cultured&lt;/keyword&gt;&lt;keyword&gt;Epidermis/*cytology&lt;/keyword&gt;&lt;keyword&gt;Gene Expression Regulation, Enzymologic&lt;/keyword&gt;&lt;keyword&gt;Humans&lt;/keyword&gt;&lt;keyword&gt;Infant, Newborn&lt;/keyword&gt;&lt;keyword&gt;Keratinocytes/*cytology&lt;/keyword&gt;&lt;keyword&gt;MAP Kinase Kinase 4/*antagonists &amp;amp; inhibitors/genetics&lt;/keyword&gt;&lt;keyword&gt;Nucleic Acid Hybridization&lt;/keyword&gt;&lt;keyword&gt;Oligonucleotide Array Sequence Analysis&lt;/keyword&gt;&lt;/keywords&gt;&lt;dates&gt;&lt;year&gt;2006&lt;/year&gt;&lt;pub-dates&gt;&lt;date&gt;Jul 21&lt;/date&gt;&lt;/pub-dates&gt;&lt;/dates&gt;&lt;isbn&gt;0021-9258 (Print)&amp;#xD;0021-9258 (Linking)&lt;/isbn&gt;&lt;accession-num&gt;16648634&lt;/accession-num&gt;&lt;urls&gt;&lt;related-urls&gt;&lt;url&gt;http://www.ncbi.nlm.nih.gov/pubmed/16648634&lt;/url&gt;&lt;url&gt;http://www.jbc.org/content/281/29/20530.full.pdf&lt;/url&gt;&lt;/related-urls&gt;&lt;/urls&gt;&lt;electronic-resource-num&gt;M602712200 [pii]&amp;#xD;10.1074/jbc.M602712200&lt;/electronic-resource-num&gt;&lt;language&gt;eng&lt;/language&gt;&lt;/record&gt;&lt;/Cite&gt;&lt;/EndNote&gt;</w:instrText>
            </w:r>
            <w:r w:rsidR="009041E6" w:rsidRPr="00224C8F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94521D" w:rsidRPr="00224C8F">
              <w:rPr>
                <w:rFonts w:ascii="Times New Roman" w:eastAsia="Times New Roman" w:hAnsi="Times New Roman" w:cs="Times New Roman"/>
                <w:noProof/>
                <w:color w:val="000000"/>
              </w:rPr>
              <w:t>[</w:t>
            </w:r>
            <w:hyperlink w:anchor="_ENREF_2" w:tooltip="Gazel, 2006 #89" w:history="1">
              <w:r w:rsidR="0094521D" w:rsidRPr="00224C8F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2</w:t>
              </w:r>
            </w:hyperlink>
            <w:r w:rsidR="0094521D" w:rsidRPr="00224C8F">
              <w:rPr>
                <w:rFonts w:ascii="Times New Roman" w:eastAsia="Times New Roman" w:hAnsi="Times New Roman" w:cs="Times New Roman"/>
                <w:noProof/>
                <w:color w:val="000000"/>
              </w:rPr>
              <w:t>]</w:t>
            </w:r>
            <w:r w:rsidR="009041E6" w:rsidRPr="00224C8F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  <w:p w:rsidR="00F9267C" w:rsidRPr="00224C8F" w:rsidRDefault="00F9267C" w:rsidP="00224C8F">
            <w:pPr>
              <w:spacing w:after="0" w:line="480" w:lineRule="auto"/>
              <w:ind w:right="-20"/>
              <w:jc w:val="both"/>
              <w:rPr>
                <w:rFonts w:ascii="Times New Roman" w:eastAsia="Times New Roman" w:hAnsi="Times New Roman" w:cs="Times New Roman"/>
              </w:rPr>
            </w:pPr>
            <w:r w:rsidRPr="00224C8F">
              <w:rPr>
                <w:rFonts w:ascii="Times New Roman" w:eastAsia="Times New Roman" w:hAnsi="Times New Roman" w:cs="Times New Roman"/>
              </w:rPr>
              <w:t xml:space="preserve">ns. </w:t>
            </w:r>
            <w:r w:rsidR="00CD5334" w:rsidRPr="00224C8F">
              <w:rPr>
                <w:rFonts w:ascii="Times New Roman" w:eastAsia="Times New Roman" w:hAnsi="Times New Roman" w:cs="Times New Roman"/>
              </w:rPr>
              <w:t xml:space="preserve"> </w:t>
            </w:r>
            <w:r w:rsidRPr="00224C8F">
              <w:rPr>
                <w:rFonts w:ascii="Times New Roman" w:eastAsia="Times New Roman" w:hAnsi="Times New Roman" w:cs="Times New Roman"/>
              </w:rPr>
              <w:t>Not significant</w:t>
            </w:r>
          </w:p>
          <w:p w:rsidR="00CD5334" w:rsidRPr="00224C8F" w:rsidRDefault="00F9267C" w:rsidP="00224C8F">
            <w:pPr>
              <w:spacing w:after="0" w:line="480" w:lineRule="auto"/>
              <w:ind w:left="21" w:right="-23" w:hanging="42"/>
              <w:jc w:val="both"/>
              <w:rPr>
                <w:rFonts w:ascii="Times New Roman" w:eastAsia="Times New Roman" w:hAnsi="Times New Roman" w:cs="Times New Roman"/>
              </w:rPr>
            </w:pPr>
            <w:r w:rsidRPr="00224C8F">
              <w:rPr>
                <w:rFonts w:ascii="Times New Roman" w:eastAsia="Times New Roman" w:hAnsi="Times New Roman" w:cs="Times New Roman"/>
              </w:rPr>
              <w:sym w:font="Wingdings" w:char="F0AC"/>
            </w:r>
            <w:r w:rsidR="00CD5334" w:rsidRPr="00224C8F">
              <w:rPr>
                <w:rFonts w:ascii="Times New Roman" w:eastAsia="Times New Roman" w:hAnsi="Times New Roman" w:cs="Times New Roman"/>
              </w:rPr>
              <w:t xml:space="preserve"> </w:t>
            </w:r>
            <w:r w:rsidR="00720939" w:rsidRPr="00224C8F">
              <w:rPr>
                <w:rFonts w:ascii="Times New Roman" w:eastAsia="Times New Roman" w:hAnsi="Times New Roman" w:cs="Times New Roman"/>
              </w:rPr>
              <w:t xml:space="preserve">  </w:t>
            </w:r>
            <w:r w:rsidR="00CE6F94" w:rsidRPr="00224C8F">
              <w:rPr>
                <w:rFonts w:ascii="Times New Roman" w:eastAsia="Times New Roman" w:hAnsi="Times New Roman" w:cs="Times New Roman"/>
              </w:rPr>
              <w:t xml:space="preserve">The expression level of genes in UVB-irradiated </w:t>
            </w:r>
            <w:r w:rsidR="00B15660" w:rsidRPr="00224C8F">
              <w:rPr>
                <w:rFonts w:ascii="Times New Roman" w:eastAsia="Times New Roman" w:hAnsi="Times New Roman" w:cs="Times New Roman"/>
              </w:rPr>
              <w:t>containing active photolyase</w:t>
            </w:r>
            <w:r w:rsidR="00CE6F94" w:rsidRPr="00224C8F">
              <w:rPr>
                <w:rFonts w:ascii="Times New Roman" w:eastAsia="Times New Roman" w:hAnsi="Times New Roman" w:cs="Times New Roman"/>
              </w:rPr>
              <w:t xml:space="preserve"> samples decreased</w:t>
            </w:r>
            <w:r w:rsidR="002472DE" w:rsidRPr="00224C8F">
              <w:rPr>
                <w:rFonts w:ascii="Times New Roman" w:eastAsia="Times New Roman" w:hAnsi="Times New Roman" w:cs="Times New Roman"/>
              </w:rPr>
              <w:t xml:space="preserve"> or </w:t>
            </w:r>
            <w:r w:rsidR="00ED6EBB" w:rsidRPr="00224C8F">
              <w:rPr>
                <w:rFonts w:ascii="Times New Roman" w:eastAsia="Times New Roman" w:hAnsi="Times New Roman" w:cs="Times New Roman"/>
              </w:rPr>
              <w:t>increased</w:t>
            </w:r>
            <w:r w:rsidR="00CE6F94" w:rsidRPr="00224C8F">
              <w:rPr>
                <w:rFonts w:ascii="Times New Roman" w:eastAsia="Times New Roman" w:hAnsi="Times New Roman" w:cs="Times New Roman"/>
              </w:rPr>
              <w:t xml:space="preserve"> to the level of control</w:t>
            </w:r>
            <w:r w:rsidR="0000670F" w:rsidRPr="00224C8F">
              <w:rPr>
                <w:rFonts w:ascii="Times New Roman" w:eastAsia="Times New Roman" w:hAnsi="Times New Roman" w:cs="Times New Roman"/>
              </w:rPr>
              <w:t>, i</w:t>
            </w:r>
            <w:r w:rsidR="00CE6F94" w:rsidRPr="00224C8F">
              <w:rPr>
                <w:rFonts w:ascii="Times New Roman" w:eastAsia="Times New Roman" w:hAnsi="Times New Roman" w:cs="Times New Roman"/>
              </w:rPr>
              <w:t>.e. there was no statistically significant difference comparing these samples to non-irradiated ones.</w:t>
            </w:r>
          </w:p>
        </w:tc>
      </w:tr>
    </w:tbl>
    <w:p w:rsidR="00887687" w:rsidRPr="00224C8F" w:rsidRDefault="00887687" w:rsidP="00224C8F">
      <w:pPr>
        <w:tabs>
          <w:tab w:val="left" w:pos="10723"/>
        </w:tabs>
        <w:spacing w:after="0" w:line="480" w:lineRule="auto"/>
        <w:ind w:left="84" w:right="173"/>
        <w:jc w:val="both"/>
        <w:rPr>
          <w:rFonts w:ascii="Times New Roman" w:hAnsi="Times New Roman" w:cs="Times New Roman"/>
          <w:b/>
          <w:caps/>
        </w:rPr>
      </w:pPr>
      <w:r w:rsidRPr="00224C8F">
        <w:rPr>
          <w:rFonts w:ascii="Times New Roman" w:hAnsi="Times New Roman" w:cs="Times New Roman"/>
          <w:b/>
          <w:caps/>
        </w:rPr>
        <w:lastRenderedPageBreak/>
        <w:t>References</w:t>
      </w:r>
    </w:p>
    <w:p w:rsidR="0094521D" w:rsidRPr="00720939" w:rsidRDefault="009041E6" w:rsidP="00224C8F">
      <w:pPr>
        <w:pStyle w:val="EndNoteBibliography"/>
        <w:tabs>
          <w:tab w:val="left" w:pos="10723"/>
        </w:tabs>
        <w:spacing w:after="0" w:line="480" w:lineRule="auto"/>
        <w:ind w:left="84" w:right="145"/>
        <w:rPr>
          <w:rFonts w:ascii="Times New Roman" w:hAnsi="Times New Roman" w:cs="Times New Roman"/>
        </w:rPr>
      </w:pPr>
      <w:r w:rsidRPr="00720939">
        <w:rPr>
          <w:rFonts w:ascii="Times New Roman" w:hAnsi="Times New Roman" w:cs="Times New Roman"/>
        </w:rPr>
        <w:fldChar w:fldCharType="begin"/>
      </w:r>
      <w:r w:rsidR="00F806DD" w:rsidRPr="00720939">
        <w:rPr>
          <w:rFonts w:ascii="Times New Roman" w:hAnsi="Times New Roman" w:cs="Times New Roman"/>
        </w:rPr>
        <w:instrText xml:space="preserve"> ADDIN EN.REFLIST </w:instrText>
      </w:r>
      <w:r w:rsidRPr="00720939">
        <w:rPr>
          <w:rFonts w:ascii="Times New Roman" w:hAnsi="Times New Roman" w:cs="Times New Roman"/>
        </w:rPr>
        <w:fldChar w:fldCharType="separate"/>
      </w:r>
      <w:bookmarkStart w:id="0" w:name="_ENREF_1"/>
      <w:r w:rsidR="0094521D" w:rsidRPr="00720939">
        <w:rPr>
          <w:rFonts w:ascii="Times New Roman" w:hAnsi="Times New Roman" w:cs="Times New Roman"/>
        </w:rPr>
        <w:t>1. Emri E, Miko E, Bai P, Boros G, Nagy G, et al. (2015) Effects of non-toxic zinc exposure on human epidermal keratinocytes. Metallomics.</w:t>
      </w:r>
      <w:bookmarkEnd w:id="0"/>
    </w:p>
    <w:p w:rsidR="00E079D2" w:rsidRDefault="0094521D" w:rsidP="00224C8F">
      <w:pPr>
        <w:pStyle w:val="EndNoteBibliography"/>
        <w:tabs>
          <w:tab w:val="left" w:pos="10723"/>
        </w:tabs>
        <w:spacing w:line="480" w:lineRule="auto"/>
        <w:ind w:left="84" w:right="145"/>
      </w:pPr>
      <w:bookmarkStart w:id="1" w:name="_ENREF_2"/>
      <w:r w:rsidRPr="00720939">
        <w:rPr>
          <w:rFonts w:ascii="Times New Roman" w:hAnsi="Times New Roman" w:cs="Times New Roman"/>
        </w:rPr>
        <w:t>2. Gazel A, Banno T, Walsh R, Blumenberg M (2006) Inhibition of JNK promotes differentiation of epidermal keratinocytes. J Biol Chem 281: 20530-20541.</w:t>
      </w:r>
      <w:bookmarkEnd w:id="1"/>
      <w:r w:rsidR="009041E6" w:rsidRPr="00720939">
        <w:rPr>
          <w:rFonts w:ascii="Times New Roman" w:hAnsi="Times New Roman" w:cs="Times New Roman"/>
        </w:rPr>
        <w:fldChar w:fldCharType="end"/>
      </w:r>
      <w:bookmarkStart w:id="2" w:name="_GoBack"/>
      <w:bookmarkEnd w:id="2"/>
    </w:p>
    <w:sectPr w:rsidR="00E079D2" w:rsidSect="00A337A8">
      <w:pgSz w:w="11920" w:h="16840"/>
      <w:pgMar w:top="760" w:right="540" w:bottom="280" w:left="54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9364967"/>
    <w:multiLevelType w:val="hybridMultilevel"/>
    <w:tmpl w:val="95A6A1A2"/>
    <w:lvl w:ilvl="0" w:tplc="F0045DA2">
      <w:start w:val="10"/>
      <w:numFmt w:val="bullet"/>
      <w:lvlText w:val=""/>
      <w:lvlJc w:val="left"/>
      <w:pPr>
        <w:ind w:left="457" w:hanging="360"/>
      </w:pPr>
      <w:rPr>
        <w:rFonts w:ascii="Symbol" w:eastAsia="Times New Roman" w:hAnsi="Symbol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177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1897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617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337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057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4777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497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217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hyphenationZone w:val="425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5svdpz2qev5peedxxjvd0dk5rz0svrsvppw&quot;&gt;PL02 manuscript&lt;record-ids&gt;&lt;item&gt;89&lt;/item&gt;&lt;item&gt;123&lt;/item&gt;&lt;/record-ids&gt;&lt;/item&gt;&lt;/Libraries&gt;"/>
  </w:docVars>
  <w:rsids>
    <w:rsidRoot w:val="00A337A8"/>
    <w:rsid w:val="0000670F"/>
    <w:rsid w:val="00053C9C"/>
    <w:rsid w:val="0009470D"/>
    <w:rsid w:val="00096345"/>
    <w:rsid w:val="000A003A"/>
    <w:rsid w:val="000A5C52"/>
    <w:rsid w:val="000E3A27"/>
    <w:rsid w:val="000F0EC3"/>
    <w:rsid w:val="00105B7C"/>
    <w:rsid w:val="00121C11"/>
    <w:rsid w:val="001F3A2F"/>
    <w:rsid w:val="002058B1"/>
    <w:rsid w:val="00224C8F"/>
    <w:rsid w:val="002472DE"/>
    <w:rsid w:val="00294A3C"/>
    <w:rsid w:val="002A054E"/>
    <w:rsid w:val="0033552C"/>
    <w:rsid w:val="00346608"/>
    <w:rsid w:val="003A3742"/>
    <w:rsid w:val="003C6DCA"/>
    <w:rsid w:val="003C6DF6"/>
    <w:rsid w:val="003E1B4D"/>
    <w:rsid w:val="004063F8"/>
    <w:rsid w:val="00414120"/>
    <w:rsid w:val="004F79A7"/>
    <w:rsid w:val="005171EA"/>
    <w:rsid w:val="005A78E2"/>
    <w:rsid w:val="006149BA"/>
    <w:rsid w:val="00692F5E"/>
    <w:rsid w:val="006E631B"/>
    <w:rsid w:val="0070619F"/>
    <w:rsid w:val="00720939"/>
    <w:rsid w:val="00725AB8"/>
    <w:rsid w:val="0077680D"/>
    <w:rsid w:val="007812AE"/>
    <w:rsid w:val="00782AE9"/>
    <w:rsid w:val="00796560"/>
    <w:rsid w:val="007C51A3"/>
    <w:rsid w:val="008026AA"/>
    <w:rsid w:val="008061ED"/>
    <w:rsid w:val="008566F3"/>
    <w:rsid w:val="00863998"/>
    <w:rsid w:val="008649B9"/>
    <w:rsid w:val="00872C58"/>
    <w:rsid w:val="00875BC7"/>
    <w:rsid w:val="00887687"/>
    <w:rsid w:val="008B3854"/>
    <w:rsid w:val="008C52A1"/>
    <w:rsid w:val="008C5A10"/>
    <w:rsid w:val="008E7CAD"/>
    <w:rsid w:val="00904011"/>
    <w:rsid w:val="009041E6"/>
    <w:rsid w:val="0094521D"/>
    <w:rsid w:val="00945D65"/>
    <w:rsid w:val="00993638"/>
    <w:rsid w:val="009A7F3C"/>
    <w:rsid w:val="00A121F1"/>
    <w:rsid w:val="00A337A8"/>
    <w:rsid w:val="00A700BD"/>
    <w:rsid w:val="00A8159F"/>
    <w:rsid w:val="00AA0D4D"/>
    <w:rsid w:val="00AA1F85"/>
    <w:rsid w:val="00AA76BC"/>
    <w:rsid w:val="00AD2D33"/>
    <w:rsid w:val="00AE268C"/>
    <w:rsid w:val="00B00AC5"/>
    <w:rsid w:val="00B01B5C"/>
    <w:rsid w:val="00B15660"/>
    <w:rsid w:val="00B935AE"/>
    <w:rsid w:val="00BA7F7B"/>
    <w:rsid w:val="00BC7329"/>
    <w:rsid w:val="00BE337E"/>
    <w:rsid w:val="00C70A09"/>
    <w:rsid w:val="00CA3BBE"/>
    <w:rsid w:val="00CC2374"/>
    <w:rsid w:val="00CD5334"/>
    <w:rsid w:val="00CE6F94"/>
    <w:rsid w:val="00D06D19"/>
    <w:rsid w:val="00D33F87"/>
    <w:rsid w:val="00D610FE"/>
    <w:rsid w:val="00D71833"/>
    <w:rsid w:val="00D742AD"/>
    <w:rsid w:val="00E079D2"/>
    <w:rsid w:val="00E2331B"/>
    <w:rsid w:val="00E24F1E"/>
    <w:rsid w:val="00E653E7"/>
    <w:rsid w:val="00E866D6"/>
    <w:rsid w:val="00ED6EBB"/>
    <w:rsid w:val="00F44690"/>
    <w:rsid w:val="00F806DD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">
    <w:name w:val="Normal"/>
    <w:qFormat/>
    <w:rsid w:val="0023102B"/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styleId="Listaszerbekezds">
    <w:name w:val="List Paragraph"/>
    <w:basedOn w:val="Norml"/>
    <w:uiPriority w:val="34"/>
    <w:qFormat/>
    <w:rsid w:val="00F9267C"/>
    <w:pPr>
      <w:ind w:left="720"/>
      <w:contextualSpacing/>
    </w:pPr>
  </w:style>
  <w:style w:type="character" w:customStyle="1" w:styleId="apple-converted-space">
    <w:name w:val="apple-converted-space"/>
    <w:basedOn w:val="Bekezdsalapbettpusa"/>
    <w:rsid w:val="00CE6F94"/>
  </w:style>
  <w:style w:type="character" w:styleId="Hiperhivatkozs">
    <w:name w:val="Hyperlink"/>
    <w:basedOn w:val="Bekezdsalapbettpusa"/>
    <w:uiPriority w:val="99"/>
    <w:unhideWhenUsed/>
    <w:rsid w:val="00121C11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l"/>
    <w:link w:val="EndNoteBibliographyTitleChar"/>
    <w:rsid w:val="0033552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Bekezdsalapbettpusa"/>
    <w:link w:val="EndNoteBibliographyTitle"/>
    <w:rsid w:val="0033552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l"/>
    <w:link w:val="EndNoteBibliographyChar"/>
    <w:rsid w:val="0033552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Bekezdsalapbettpusa"/>
    <w:link w:val="EndNoteBibliography"/>
    <w:rsid w:val="0033552C"/>
    <w:rPr>
      <w:rFonts w:ascii="Calibri" w:hAnsi="Calibri" w:cs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">
    <w:name w:val="Normal"/>
    <w:qFormat/>
    <w:rsid w:val="0023102B"/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styleId="Listaszerbekezds">
    <w:name w:val="List Paragraph"/>
    <w:basedOn w:val="Norml"/>
    <w:uiPriority w:val="34"/>
    <w:qFormat/>
    <w:rsid w:val="00F9267C"/>
    <w:pPr>
      <w:ind w:left="720"/>
      <w:contextualSpacing/>
    </w:pPr>
  </w:style>
  <w:style w:type="character" w:customStyle="1" w:styleId="apple-converted-space">
    <w:name w:val="apple-converted-space"/>
    <w:basedOn w:val="Bekezdsalapbettpusa"/>
    <w:rsid w:val="00CE6F94"/>
  </w:style>
  <w:style w:type="character" w:styleId="Hiperhivatkozs">
    <w:name w:val="Hyperlink"/>
    <w:basedOn w:val="Bekezdsalapbettpusa"/>
    <w:uiPriority w:val="99"/>
    <w:unhideWhenUsed/>
    <w:rsid w:val="00121C11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l"/>
    <w:link w:val="EndNoteBibliographyTitleChar"/>
    <w:rsid w:val="0033552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Bekezdsalapbettpusa"/>
    <w:link w:val="EndNoteBibliographyTitle"/>
    <w:rsid w:val="0033552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l"/>
    <w:link w:val="EndNoteBibliographyChar"/>
    <w:rsid w:val="0033552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Bekezdsalapbettpusa"/>
    <w:link w:val="EndNoteBibliography"/>
    <w:rsid w:val="0033552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81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9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88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09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63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3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6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06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38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5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36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05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12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0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3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7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58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04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0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2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98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601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90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17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9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93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8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46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2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1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04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5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20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3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35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2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4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19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9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B1CC4FF-7EDF-49C8-8A55-B98FE6ABD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6</Pages>
  <Words>6780</Words>
  <Characters>46784</Characters>
  <Application>Microsoft Office Word</Application>
  <DocSecurity>0</DocSecurity>
  <Lines>389</Lines>
  <Paragraphs>106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BOR-01</dc:creator>
  <cp:lastModifiedBy>Boros-Juhasz</cp:lastModifiedBy>
  <cp:revision>5</cp:revision>
  <cp:lastPrinted>2015-01-07T12:34:00Z</cp:lastPrinted>
  <dcterms:created xsi:type="dcterms:W3CDTF">2015-02-18T20:40:00Z</dcterms:created>
  <dcterms:modified xsi:type="dcterms:W3CDTF">2015-02-19T0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4-08-24T00:00:00Z</vt:filetime>
  </property>
  <property fmtid="{D5CDD505-2E9C-101B-9397-08002B2CF9AE}" pid="3" name="LastSaved">
    <vt:filetime>2014-10-20T00:00:00Z</vt:filetime>
  </property>
</Properties>
</file>